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B80202" w14:textId="77777777" w:rsidR="00D758D4" w:rsidRDefault="005D50D5">
      <w:pPr>
        <w:pStyle w:val="Heading1"/>
        <w:spacing w:before="0"/>
      </w:pPr>
      <w:r>
        <w:t>TITLE:</w:t>
      </w:r>
    </w:p>
    <w:p w14:paraId="374F302D" w14:textId="77777777" w:rsidR="003361BB" w:rsidRPr="003361BB" w:rsidRDefault="003361BB" w:rsidP="003361BB"/>
    <w:p w14:paraId="4331C704" w14:textId="6C3EE67A" w:rsidR="00D758D4" w:rsidRDefault="005D50D5">
      <w:pPr>
        <w:pStyle w:val="Heading1"/>
        <w:spacing w:before="0"/>
      </w:pPr>
      <w:r>
        <w:t xml:space="preserve">Contributions of human activities to suspended sediment yield during storm events from a small, </w:t>
      </w:r>
      <w:r w:rsidR="00BA57F1">
        <w:t xml:space="preserve">steep, </w:t>
      </w:r>
      <w:r>
        <w:t>tropical watershed</w:t>
      </w:r>
    </w:p>
    <w:p w14:paraId="7921C8E6" w14:textId="77777777" w:rsidR="003361BB" w:rsidRDefault="003361BB">
      <w:pPr>
        <w:pStyle w:val="Heading3"/>
      </w:pPr>
    </w:p>
    <w:p w14:paraId="1C74114B" w14:textId="77777777" w:rsidR="00D758D4" w:rsidRDefault="005D50D5">
      <w:pPr>
        <w:pStyle w:val="Heading3"/>
      </w:pPr>
      <w:r>
        <w:t>Authors:</w:t>
      </w:r>
    </w:p>
    <w:p w14:paraId="2BC81B40" w14:textId="77777777" w:rsidR="00D758D4" w:rsidRDefault="005D50D5">
      <w:pPr>
        <w:ind w:firstLine="0"/>
      </w:pPr>
      <w:r>
        <w:t>Messina, A.M.</w:t>
      </w:r>
      <w:r>
        <w:rPr>
          <w:vertAlign w:val="superscript"/>
        </w:rPr>
        <w:t>a*</w:t>
      </w:r>
      <w:r>
        <w:t>, Biggs, T.W.</w:t>
      </w:r>
      <w:r w:rsidR="007D5A2E">
        <w:rPr>
          <w:vertAlign w:val="superscript"/>
        </w:rPr>
        <w:t>a</w:t>
      </w:r>
    </w:p>
    <w:p w14:paraId="36CA3826" w14:textId="77777777" w:rsidR="00D758D4" w:rsidRDefault="005D50D5">
      <w:pPr>
        <w:ind w:firstLine="0"/>
      </w:pPr>
      <w:r>
        <w:rPr>
          <w:vertAlign w:val="superscript"/>
        </w:rPr>
        <w:t>a</w:t>
      </w:r>
      <w:r>
        <w:t xml:space="preserve"> San Diego State University, Department of Geography, San Diego, CA 92182, amessina@rohan.sdsu.edu, +1-619-594-5437, tbiggs@mail.sdsu.edu, +1-619-594-0902</w:t>
      </w:r>
    </w:p>
    <w:p w14:paraId="06D8D1BD" w14:textId="77777777" w:rsidR="00D758D4" w:rsidRDefault="00D758D4"/>
    <w:p w14:paraId="46F30186" w14:textId="77777777" w:rsidR="00D758D4" w:rsidRDefault="005D50D5">
      <w:pPr>
        <w:pStyle w:val="Heading2"/>
        <w:jc w:val="center"/>
      </w:pPr>
      <w:r>
        <w:t>ABSTRACT</w:t>
      </w:r>
    </w:p>
    <w:p w14:paraId="062475B9" w14:textId="77777777" w:rsidR="00BA57F1" w:rsidRDefault="00BA57F1" w:rsidP="00BA57F1">
      <w:r>
        <w:t>Anthropogenic watershed disturbance by deforestation, mining, agriculture, and urbanization often increases fluvial sediment yields, enhancing sediment stress on aquatic ecosystems near the outlets of impacted watersheds. Suspended sediment yields (SSY) from undisturbed and human-disturbed portions of a small (1.8 km</w:t>
      </w:r>
      <w:r>
        <w:rPr>
          <w:vertAlign w:val="superscript"/>
        </w:rPr>
        <w:t>2</w:t>
      </w:r>
      <w:r>
        <w:t>), steep, tropical watershed that drains to a sediment-stressed coral reef were measured during baseflow and storm events. Event-wise SSY (SSY</w:t>
      </w:r>
      <w:r>
        <w:rPr>
          <w:vertAlign w:val="subscript"/>
        </w:rPr>
        <w:t>EV</w:t>
      </w:r>
      <w:r>
        <w:t>) for 64 storms was calculated from data on precipitation (P), water discharge (Q), turbidity (T), and suspended sediment concentration (SSC), collected downstream of key sediment sources. The contribution of human-disturbed areas to SSY</w:t>
      </w:r>
      <w:r>
        <w:rPr>
          <w:vertAlign w:val="subscript"/>
        </w:rPr>
        <w:t xml:space="preserve">EV </w:t>
      </w:r>
      <w:r>
        <w:t>was quantified using a sediment budget and the Disturbance Ratio. SSC and SSY</w:t>
      </w:r>
      <w:r>
        <w:rPr>
          <w:vertAlign w:val="subscript"/>
        </w:rPr>
        <w:t>EV</w:t>
      </w:r>
      <w:r>
        <w:t xml:space="preserve"> were significantly higher downstream of the quarry during base- and stormflows. The human-disturbed subwatershed accounted for 86% of SSY</w:t>
      </w:r>
      <w:r>
        <w:rPr>
          <w:vertAlign w:val="subscript"/>
        </w:rPr>
        <w:t>EV</w:t>
      </w:r>
      <w:r>
        <w:t xml:space="preserve"> on average, and has caused a 3.6x increase over natural sediment loading. Specific SSY (tons/area) from the quarry was over 120x higher than natural forest, and the quarry, which covers 5% of the watershed area, contributed nearly 51% of total SSY</w:t>
      </w:r>
      <w:r>
        <w:rPr>
          <w:vertAlign w:val="subscript"/>
        </w:rPr>
        <w:t>EV</w:t>
      </w:r>
      <w:r>
        <w:t>. Similar to mountainous watersheds in semi-arid and temperate watersheds, SSY</w:t>
      </w:r>
      <w:r>
        <w:rPr>
          <w:vertAlign w:val="subscript"/>
        </w:rPr>
        <w:t>EV</w:t>
      </w:r>
      <w:r>
        <w:t xml:space="preserve"> from both the undisturbed and disturbed watersheds had the highest correlation with event maximum discharge (Qmax, Pearson's R=0.89 for both watersheds) compared with event total precipitation, event total Q, and an erosivity index. Annual sediment yield estimates varied from 29-70 tons/yr (tons/km</w:t>
      </w:r>
      <w:r>
        <w:rPr>
          <w:vertAlign w:val="superscript"/>
        </w:rPr>
        <w:t xml:space="preserve">2 </w:t>
      </w:r>
      <w:r>
        <w:t>/yr) from the undisturbed subwatershed, and 341-450 tons/yr (tons/km</w:t>
      </w:r>
      <w:r>
        <w:rPr>
          <w:vertAlign w:val="superscript"/>
        </w:rPr>
        <w:t xml:space="preserve">2 </w:t>
      </w:r>
      <w:r>
        <w:t>/yr) from the human-disturbed subwatershed, depending on the estimation method. Only 10% of the watershed is disturbed by humans but sediment yield has been increased significantly (3.6x). Identification of hotspots like the quarry will help sediment mitigation and coral restoration efforts.</w:t>
      </w:r>
    </w:p>
    <w:p w14:paraId="738E3E8E" w14:textId="38288935" w:rsidR="00D758D4" w:rsidRDefault="000C26A7">
      <w:r>
        <w:t>.</w:t>
      </w:r>
    </w:p>
    <w:p w14:paraId="3302B55D" w14:textId="77777777" w:rsidR="008C518E" w:rsidRDefault="008C518E"/>
    <w:p w14:paraId="09F47A4B" w14:textId="77777777" w:rsidR="00D758D4" w:rsidRDefault="000C26A7">
      <w:pPr>
        <w:pStyle w:val="Heading2"/>
      </w:pPr>
      <w:r>
        <w:t>Keywords:</w:t>
      </w:r>
    </w:p>
    <w:p w14:paraId="030449FE" w14:textId="77777777" w:rsidR="00D758D4" w:rsidRDefault="000C26A7">
      <w:pPr>
        <w:ind w:firstLine="0"/>
      </w:pPr>
      <w:r>
        <w:t>Sediment yield, Mountainous catchments, Land use, Storm events, coastal sediment deposition, American Samoa</w:t>
      </w:r>
    </w:p>
    <w:p w14:paraId="56975855" w14:textId="77777777" w:rsidR="008C518E" w:rsidRDefault="008C518E">
      <w:pPr>
        <w:ind w:firstLine="0"/>
      </w:pPr>
    </w:p>
    <w:p w14:paraId="0724A487" w14:textId="77777777" w:rsidR="00D758D4" w:rsidRDefault="000C26A7">
      <w:pPr>
        <w:pStyle w:val="Heading2"/>
      </w:pPr>
      <w:r>
        <w:t>Introduction</w:t>
      </w:r>
    </w:p>
    <w:p w14:paraId="23C88BE3" w14:textId="064FB087" w:rsidR="00D758D4" w:rsidRDefault="000C26A7">
      <w:r>
        <w:t>Human activities including deforestation, agriculture, roads, mining, and urbanization alter the timing, composition, and amount of sediment loads to downstream ecosystems</w:t>
      </w:r>
      <w:r w:rsidR="002F3D3E">
        <w:t xml:space="preserve"> </w:t>
      </w:r>
      <w:r w:rsidR="002F3D3E">
        <w:fldChar w:fldCharType="begin" w:fldLock="1"/>
      </w:r>
      <w:r w:rsidR="002F3D3E">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2F3D3E">
        <w:fldChar w:fldCharType="separate"/>
      </w:r>
      <w:r w:rsidR="002F3D3E" w:rsidRPr="002F3D3E">
        <w:rPr>
          <w:noProof/>
        </w:rPr>
        <w:t>(Syvitski et al., 2005)</w:t>
      </w:r>
      <w:r w:rsidR="002F3D3E">
        <w:fldChar w:fldCharType="end"/>
      </w:r>
      <w:r>
        <w:t>. Increased sediment loads can stress corals near the outlets of impacted watersheds by decreasing light for photosynthesis and increasing sediment accumu</w:t>
      </w:r>
      <w:r w:rsidR="008748AA">
        <w:t xml:space="preserve">lation rates </w:t>
      </w:r>
      <w:r w:rsidR="008748AA">
        <w:fldChar w:fldCharType="begin" w:fldLock="1"/>
      </w:r>
      <w:r w:rsidR="008748AA">
        <w:instrText>ADDIN CSL_CITATION { "citationItems" : [ { "id" : "ITEM-1",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1",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id" : "ITEM-2",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2", "issue" : "2", "issued" : { "date-parts" : [ [ "2005", "2" ] ] }, "page" : "125-46", "title" : "Effects of terrestrial runoff on the ecology of corals and coral reefs: review and synthesis.", "type" : "article-journal", "volume" : "50" }, "uris" : [ "http://www.mendeley.com/documents/?uuid=9aa30c62-67f8-4534-acd0-5ee814d34428" ] }, { "id" : "ITEM-3",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3",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Fabricius, 2005; Storlazzi et al., 2015; West and van Woesik, 2001)", "plainTextFormattedCitation" : "(Fabricius, 2005; Storlazzi et al., 2015; West and van Woesik, 2001)", "previouslyFormattedCitation" : "(Fabricius, 2005; Storlazzi et al., 2015; West and van Woesik, 2001)" }, "properties" : { "noteIndex" : 0 }, "schema" : "https://github.com/citation-style-language/schema/raw/master/csl-citation.json" }</w:instrText>
      </w:r>
      <w:r w:rsidR="008748AA">
        <w:fldChar w:fldCharType="separate"/>
      </w:r>
      <w:r w:rsidR="008748AA" w:rsidRPr="008748AA">
        <w:rPr>
          <w:noProof/>
        </w:rPr>
        <w:t>(Fabricius, 2005; Storlazzi et al., 2015; West and van Woesik, 2001)</w:t>
      </w:r>
      <w:r w:rsidR="008748AA">
        <w:fldChar w:fldCharType="end"/>
      </w:r>
      <w:r>
        <w:t xml:space="preserve">. Anthropogenic sediment disturbance </w:t>
      </w:r>
      <w:r>
        <w:lastRenderedPageBreak/>
        <w:t xml:space="preserve">can be particularly high in the humid tropics, which </w:t>
      </w:r>
      <w:r w:rsidR="00ED2B48">
        <w:t>have a high potential for erosion due to</w:t>
      </w:r>
      <w:r>
        <w:t xml:space="preserve"> high rainfall, extreme weather events, steep slope</w:t>
      </w:r>
      <w:r w:rsidR="00ED2B48">
        <w:t>s, erodible soils. Sediment yield in these densely vegetated environments can be particularly sensitive to</w:t>
      </w:r>
      <w:r>
        <w:t xml:space="preserve"> </w:t>
      </w:r>
      <w:r w:rsidR="00ED2B48">
        <w:t xml:space="preserve">land </w:t>
      </w:r>
      <w:r>
        <w:t>clearing</w:t>
      </w:r>
      <w:r w:rsidR="00ED2B48">
        <w:t>, which</w:t>
      </w:r>
      <w:r>
        <w:t xml:space="preserve"> alters the fraction of exposed soil more than in sparsely-vegetated regions.</w:t>
      </w:r>
      <w:r w:rsidR="00ED2B48">
        <w:t xml:space="preserve"> The steep topogr</w:t>
      </w:r>
      <w:r w:rsidR="00600EB5">
        <w:t xml:space="preserve">aphy and small floodplains limit </w:t>
      </w:r>
      <w:r w:rsidR="00ED2B48">
        <w:t xml:space="preserve">sediment storage and </w:t>
      </w:r>
      <w:r w:rsidR="00600EB5">
        <w:t xml:space="preserve">the </w:t>
      </w:r>
      <w:r w:rsidR="00ED2B48">
        <w:t>capacity of the watershed to buffer increased sediment yields.</w:t>
      </w:r>
      <w:r>
        <w:t xml:space="preserve"> Such environments characterize many volcanic islands in the south Pacific, which also contain many coral reefs impacted by sediment. </w:t>
      </w:r>
    </w:p>
    <w:p w14:paraId="5FAB49D2" w14:textId="74EBF751" w:rsidR="00D758D4" w:rsidRDefault="000C26A7" w:rsidP="00F97579">
      <w:r>
        <w:t xml:space="preserve">Several studies have found that a large proportion of a watershed's sediment yield can originate from relatively small, disturbed areas. In the Caribbean, </w:t>
      </w:r>
      <w:r w:rsidR="008748AA">
        <w:fldChar w:fldCharType="begin" w:fldLock="1"/>
      </w:r>
      <w:r w:rsidR="008748AA">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manualFormatting"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008748AA">
        <w:fldChar w:fldCharType="separate"/>
      </w:r>
      <w:r w:rsidR="008748AA">
        <w:rPr>
          <w:noProof/>
        </w:rPr>
        <w:t>Ramos-Scharrón and Macdonald (</w:t>
      </w:r>
      <w:r w:rsidR="008748AA" w:rsidRPr="008748AA">
        <w:rPr>
          <w:noProof/>
        </w:rPr>
        <w:t>2007)</w:t>
      </w:r>
      <w:r w:rsidR="008748AA">
        <w:fldChar w:fldCharType="end"/>
      </w:r>
      <w:r>
        <w:t xml:space="preserve"> found unpaved roads</w:t>
      </w:r>
      <w:r w:rsidR="00AA3BAA">
        <w:t xml:space="preserve"> covering 0.</w:t>
      </w:r>
      <w:r w:rsidR="00AA3BAA" w:rsidRPr="00AA3BAA">
        <w:t xml:space="preserve"> </w:t>
      </w:r>
      <w:r w:rsidR="00AA3BAA">
        <w:t>3-0.9% of the watershed area</w:t>
      </w:r>
      <w:r>
        <w:t xml:space="preserve"> were the dominant sediment source in disturbed watersheds on St. John, and increased sediment yield to the coast by 5-9 times, relative to undisturbed watersheds. In the Pacific Northwest of the United States, several studies found most road-generated sediment</w:t>
      </w:r>
      <w:r w:rsidR="00AA3BAA">
        <w:t xml:space="preserve"> can originate from just a</w:t>
      </w:r>
      <w:r>
        <w:t xml:space="preserve"> small fraction of the road network </w:t>
      </w:r>
      <w:r w:rsidR="00F97579">
        <w:fldChar w:fldCharType="begin" w:fldLock="1"/>
      </w:r>
      <w:r w:rsidR="001C41C3">
        <w:instrText>ADDIN CSL_CITATION { "citationItems" : [ { "id" : "ITEM-1", "itemData" : { "author" : [ { "dropping-particle" : "", "family" : "Wemple", "given" : "B.C.", "non-dropping-particle" : "", "parse-names" : false, "suffix" : "" }, { "dropping-particle" : "", "family" : "Jones", "given" : "J.A.", "non-dropping-particle" : "", "parse-names" : false, "suffix" : "" }, { "dropping-particle" : "", "family" : "Grant", "given" : "G.E.", "non-dropping-particle" : "", "parse-names" : false, "suffix" : "" } ], "container-title" : "Water Resources Bulletin", "id" : "ITEM-1", "issued" : { "date-parts" : [ [ "1996" ] ] }, "page" : "1195-1207", "title" : "Channel Network Extension by Logging Roads in Two Basins, Western Cascades, Oregon", "type" : "article-journal", "volume" : "32" }, "uris" : [ "http://www.mendeley.com/documents/?uuid=43d7281f-e3f0-4f2b-99ea-3074c6269f03" ] }, { "id" : "ITEM-2", "itemData" : { "author" : [ { "dropping-particle" : "", "family" : "Henderson", "given" : "G.W.", "non-dropping-particle" : "", "parse-names" : false, "suffix" : "" }, { "dropping-particle" : "", "family" : "Toews", "given" : "D.A.A.", "non-dropping-particle" : "", "parse-names" : false, "suffix" : "" } ], "chapter-number" : "Working Pa", "container-title" : "Watershed Assessment in the Southern Interior of British Columbia", "editor" : [ { "dropping-particle" : "", "family" : "Toews", "given" : "D.A.A.", "non-dropping-particle" : "", "parse-names" : false, "suffix" : "" }, { "dropping-particle" : "", "family" : "Chatwin", "given" : "S.", "non-dropping-particle" : "", "parse-names" : false, "suffix" : "" } ], "id" : "ITEM-2", "issued" : { "date-parts" : [ [ "2001" ] ] }, "page" : "189-208", "publisher" : "B.C. Ministry of Forests, Research Branch", "publisher-place" : "Victoria, British Columbia", "title" : "Using Sediment Budgets to Test the Watershed Assessment Procedure in Southeastern British Columbia", "type" : "chapter" }, "uris" : [ "http://www.mendeley.com/documents/?uuid=93c8d997-87f4-41bc-9408-cdd804aa4a2a" ] }, { "id" : "ITEM-3", "itemData" : { "author" : [ { "dropping-particle" : "", "family" : "Megahan", "given" : "W.F.", "non-dropping-particle" : "", "parse-names" : false, "suffix" : "" }, { "dropping-particle" : "", "family" : "Wilson", "given" : "M.", "non-dropping-particle" : "", "parse-names" : false, "suffix" : "" }, { "dropping-particle" : "", "family" : "Monsen", "given" : "S.B.", "non-dropping-particle" : "", "parse-names" : false, "suffix" : "" } ], "container-title" : "Earth Surface Processes and Landforms", "id" : "ITEM-3", "issued" : { "date-parts" : [ [ "2001" ] ] }, "page" : "153-163", "title" : "Sediment production from granitic cutslopes on forest roads in Idaho, USA", "type" : "article-journal", "volume" : "26" }, "uris" : [ "http://www.mendeley.com/documents/?uuid=fb077ee7-b430-48ee-a1b5-92311c18e5fa" ] }, { "id" : "ITEM-4", "itemData" : { "author" : [ { "dropping-particle" : "", "family" : "Gomi", "given" : "Takashi", "non-dropping-particle" : "", "parse-names" : false, "suffix" : "" }, { "dropping-particle" : "", "family" : "Moore", "given" : "R. Dan", "non-dropping-particle" : "", "parse-names" : false, "suffix" : "" }, { "dropping-particle" : "", "family" : "Hassan", "given" : "Marwan A.", "non-dropping-particle" : "", "parse-names" : false, "suffix" : "" } ], "container-title" : "Journal of the American Water Resources Association", "id" : "ITEM-4", "issued" : { "date-parts" : [ [ "2005" ] ] }, "title" : "Suspended sediment dynamics in small forest streams of the Pacific Northwest", "type" : "article-journal", "volume" : "Paper No. " }, "uris" : [ "http://www.mendeley.com/documents/?uuid=24851b0e-1827-40dd-a463-4e8671208d0f" ] } ], "mendeley" : { "formattedCitation" : "(Gomi et al., 2005; Henderson and Toews, 2001; Megahan et al., 2001; Wemple et al., 1996)", "plainTextFormattedCitation" : "(Gomi et al., 2005; Henderson and Toews, 2001; Megahan et al., 2001; Wemple et al., 1996)", "previouslyFormattedCitation" : "(Gomi et al., 2005; Henderson and Toews, 2001; Megahan et al., 2001; Wemple et al., 1996)" }, "properties" : { "noteIndex" : 0 }, "schema" : "https://github.com/citation-style-language/schema/raw/master/csl-citation.json" }</w:instrText>
      </w:r>
      <w:r w:rsidR="00F97579">
        <w:fldChar w:fldCharType="separate"/>
      </w:r>
      <w:r w:rsidR="00F97579" w:rsidRPr="00F97579">
        <w:rPr>
          <w:noProof/>
        </w:rPr>
        <w:t>(Gomi et al., 2005; Henderson and Toews, 2001; Megahan et al., 2001; Wemple et al., 1996)</w:t>
      </w:r>
      <w:r w:rsidR="00F97579">
        <w:fldChar w:fldCharType="end"/>
      </w:r>
      <w:r w:rsidR="00F97579">
        <w:t xml:space="preserve">, </w:t>
      </w:r>
      <w:r>
        <w:t>and heavily used roads could generate 130 times as mu</w:t>
      </w:r>
      <w:r w:rsidR="00BB7F7E">
        <w:t xml:space="preserve">ch sediment as abandoned roads </w:t>
      </w:r>
      <w:r w:rsidR="00BB7F7E">
        <w:fldChar w:fldCharType="begin" w:fldLock="1"/>
      </w:r>
      <w:r w:rsidR="00BB7F7E">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BB7F7E">
        <w:fldChar w:fldCharType="separate"/>
      </w:r>
      <w:r w:rsidR="00BB7F7E" w:rsidRPr="00BB7F7E">
        <w:rPr>
          <w:noProof/>
        </w:rPr>
        <w:t>(Reid and Dunne, 1984)</w:t>
      </w:r>
      <w:r w:rsidR="00BB7F7E">
        <w:fldChar w:fldCharType="end"/>
      </w:r>
      <w:r>
        <w:t xml:space="preserve">. In a watershed on Molokai, Hawaii, disturbed by grazing, </w:t>
      </w:r>
      <w:r w:rsidR="00BB7F7E">
        <w:fldChar w:fldCharType="begin" w:fldLock="1"/>
      </w:r>
      <w:r w:rsidR="00AA70FE">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EP22A-01", "title" : "Sediment budget for a polluted Hawaiian reef using hillslope monitoring and process mapping", "type" : "paper-conference" }, "uris" : [ "http://www.mendeley.com/documents/?uuid=4378c49d-290f-4de2-b054-3c2ff8e4d978" ] } ], "mendeley" : { "formattedCitation" : "(Stock et al., 2010)", "manualFormatting" : "Stock et al. (2010)", "plainTextFormattedCitation" : "(Stock et al., 2010)", "previouslyFormattedCitation" : "(Stock et al., 2010)" }, "properties" : { "noteIndex" : 0 }, "schema" : "https://github.com/citation-style-language/schema/raw/master/csl-citation.json" }</w:instrText>
      </w:r>
      <w:r w:rsidR="00BB7F7E">
        <w:fldChar w:fldCharType="separate"/>
      </w:r>
      <w:r w:rsidR="00BB7F7E">
        <w:rPr>
          <w:noProof/>
        </w:rPr>
        <w:t>Stock et al. (</w:t>
      </w:r>
      <w:r w:rsidR="00BB7F7E" w:rsidRPr="00BB7F7E">
        <w:rPr>
          <w:noProof/>
        </w:rPr>
        <w:t>2010)</w:t>
      </w:r>
      <w:r w:rsidR="00BB7F7E">
        <w:fldChar w:fldCharType="end"/>
      </w:r>
      <w:r w:rsidR="00BB7F7E">
        <w:t xml:space="preserve"> </w:t>
      </w:r>
      <w:r>
        <w:t>found that less than 5% of the land produces most of the sediment, and only 1% produces approximately 50% of the sediment</w:t>
      </w:r>
      <w:r w:rsidR="00BB7F7E">
        <w:t xml:space="preserve"> </w:t>
      </w:r>
      <w:r w:rsidR="00BB7F7E">
        <w:fldChar w:fldCharType="begin" w:fldLock="1"/>
      </w:r>
      <w:r w:rsidR="00BB7F7E">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formattedCitation" : "(Risk, 2014)", "plainTextFormattedCitation" : "(Risk, 2014)", "previouslyFormattedCitation" : "(Risk, 2014)" }, "properties" : { "noteIndex" : 0 }, "schema" : "https://github.com/citation-style-language/schema/raw/master/csl-citation.json" }</w:instrText>
      </w:r>
      <w:r w:rsidR="00BB7F7E">
        <w:fldChar w:fldCharType="separate"/>
      </w:r>
      <w:r w:rsidR="00BB7F7E" w:rsidRPr="00BB7F7E">
        <w:rPr>
          <w:noProof/>
        </w:rPr>
        <w:t>(Risk, 2014)</w:t>
      </w:r>
      <w:r w:rsidR="00BB7F7E">
        <w:fldChar w:fldCharType="end"/>
      </w:r>
      <w:r>
        <w:t>, suggesting that management should focus on identifying, quantifying, and mediating erosion hotspots.</w:t>
      </w:r>
    </w:p>
    <w:p w14:paraId="493BECA2" w14:textId="543542C8" w:rsidR="00D758D4" w:rsidRDefault="000C26A7">
      <w:r>
        <w:t>Management of sediment requires linking land use changes and mitigation strategies to changes in sediment</w:t>
      </w:r>
      <w:r w:rsidR="00AA3BAA">
        <w:t xml:space="preserve"> yields at the watershed outlet</w:t>
      </w:r>
      <w:r>
        <w:t>. A sediment budget quantifies sediment as it moves from key sources to its eventual exit from a watershed</w:t>
      </w:r>
      <w:r w:rsidR="00F97579">
        <w:t xml:space="preserve"> </w:t>
      </w:r>
      <w:r w:rsidR="00F97579">
        <w:fldChar w:fldCharType="begin" w:fldLock="1"/>
      </w:r>
      <w:r w:rsidR="00F97579">
        <w:instrText>ADDIN CSL_CITATION { "citationItems" : [ { "id" : "ITEM-1", "itemData" : { "author" : [ { "dropping-particle" : "", "family" : "Rapp", "given" : "Anders", "non-dropping-particle" : "", "parse-names" : false, "suffix" : "" } ], "container-title" : "Geografiska Annaler", "id" : "ITEM-1", "issue" : "2/3", "issued" : { "date-parts" : [ [ "1960" ] ] }, "page" : "65-200", "title" : "Recent development of mountain slopes in Karkevagge and surroundings, northern Scandinavia", "type" : "article-journal", "volume" : "42" }, "uris" : [ "http://www.mendeley.com/documents/?uuid=5dcb1d72-917e-4260-9f49-4c35e05fd0a9" ] } ], "mendeley" : { "formattedCitation" : "(Rapp, 1960)", "plainTextFormattedCitation" : "(Rapp, 1960)", "previouslyFormattedCitation" : "(Rapp, 1960)" }, "properties" : { "noteIndex" : 0 }, "schema" : "https://github.com/citation-style-language/schema/raw/master/csl-citation.json" }</w:instrText>
      </w:r>
      <w:r w:rsidR="00F97579">
        <w:fldChar w:fldCharType="separate"/>
      </w:r>
      <w:r w:rsidR="00F97579" w:rsidRPr="00F97579">
        <w:rPr>
          <w:noProof/>
        </w:rPr>
        <w:t>(Rapp, 1960)</w:t>
      </w:r>
      <w:r w:rsidR="00F97579">
        <w:fldChar w:fldCharType="end"/>
      </w:r>
      <w:r w:rsidR="00F97579">
        <w:t>,</w:t>
      </w:r>
      <w:r>
        <w:t xml:space="preserve"> and is useful to characterize watershed response to land use change and management interventions</w:t>
      </w:r>
      <w:r w:rsidR="00B52CC5">
        <w:t xml:space="preserve"> </w:t>
      </w:r>
      <w:r w:rsidR="00B52CC5">
        <w:fldChar w:fldCharType="begin" w:fldLock="1"/>
      </w:r>
      <w:r w:rsidR="00F97579">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B52CC5">
        <w:fldChar w:fldCharType="separate"/>
      </w:r>
      <w:r w:rsidR="00B52CC5" w:rsidRPr="00B52CC5">
        <w:rPr>
          <w:noProof/>
        </w:rPr>
        <w:t>(Walling and Collins, 2008)</w:t>
      </w:r>
      <w:r w:rsidR="00B52CC5">
        <w:fldChar w:fldCharType="end"/>
      </w:r>
      <w:r>
        <w:t xml:space="preserve">. </w:t>
      </w:r>
      <w:r w:rsidR="00BB7F7E">
        <w:fldChar w:fldCharType="begin" w:fldLock="1"/>
      </w:r>
      <w:r w:rsidR="00BB7F7E">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manualFormatting" : "Walling (1999)", "plainTextFormattedCitation" : "(Walling, 1999)", "previouslyFormattedCitation" : "(Walling, 1999)" }, "properties" : { "noteIndex" : 0 }, "schema" : "https://github.com/citation-style-language/schema/raw/master/csl-citation.json" }</w:instrText>
      </w:r>
      <w:r w:rsidR="00BB7F7E">
        <w:fldChar w:fldCharType="separate"/>
      </w:r>
      <w:r w:rsidR="00BB7F7E" w:rsidRPr="00BB7F7E">
        <w:rPr>
          <w:noProof/>
        </w:rPr>
        <w:t>Walli</w:t>
      </w:r>
      <w:r w:rsidR="00BB7F7E">
        <w:rPr>
          <w:noProof/>
        </w:rPr>
        <w:t>ng</w:t>
      </w:r>
      <w:r w:rsidR="00BB7F7E" w:rsidRPr="00BB7F7E">
        <w:rPr>
          <w:noProof/>
        </w:rPr>
        <w:t xml:space="preserve"> </w:t>
      </w:r>
      <w:r w:rsidR="00BB7F7E">
        <w:rPr>
          <w:noProof/>
        </w:rPr>
        <w:t>(</w:t>
      </w:r>
      <w:r w:rsidR="00BB7F7E" w:rsidRPr="00BB7F7E">
        <w:rPr>
          <w:noProof/>
        </w:rPr>
        <w:t>1999)</w:t>
      </w:r>
      <w:r w:rsidR="00BB7F7E">
        <w:fldChar w:fldCharType="end"/>
      </w:r>
      <w:r>
        <w:t xml:space="preserve"> used a sediment budget to show that sediment yield from watersheds can be insensitive to both land use change and erosion management due to high sediment storage capacity on hillslopes and in the channel. Sediment yield from disturbed areas can be large but may not be important compared to naturally high yields from undisturbed areas. While a full description of all sediment production and transport processes are of scientific interest,</w:t>
      </w:r>
      <w:r w:rsidR="00BB7F7E">
        <w:t xml:space="preserve"> </w:t>
      </w:r>
      <w:r>
        <w:t xml:space="preserve">the sediment budget needs to be simplified to be used as a management tool </w:t>
      </w:r>
      <w:r w:rsidR="00BB7F7E">
        <w:fldChar w:fldCharType="begin" w:fldLock="1"/>
      </w:r>
      <w:r w:rsidR="00F20B1A">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BB7F7E">
        <w:fldChar w:fldCharType="separate"/>
      </w:r>
      <w:r w:rsidR="00BB7F7E" w:rsidRPr="00BB7F7E">
        <w:rPr>
          <w:noProof/>
        </w:rPr>
        <w:t>(Slaymaker, 2003)</w:t>
      </w:r>
      <w:r w:rsidR="00BB7F7E">
        <w:fldChar w:fldCharType="end"/>
      </w:r>
      <w:r>
        <w:t xml:space="preserve">. Most management applications require only that the order of magnitude or the relative importance of process rates be known, so </w:t>
      </w:r>
      <w:r w:rsidR="00F20B1A">
        <w:fldChar w:fldCharType="begin" w:fldLock="1"/>
      </w:r>
      <w:r w:rsidR="00BC5C68">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F20B1A">
        <w:fldChar w:fldCharType="separate"/>
      </w:r>
      <w:r w:rsidR="00F20B1A">
        <w:rPr>
          <w:noProof/>
        </w:rPr>
        <w:t>Reid and Dunne (</w:t>
      </w:r>
      <w:r w:rsidR="00F20B1A" w:rsidRPr="00F20B1A">
        <w:rPr>
          <w:noProof/>
        </w:rPr>
        <w:t>1996)</w:t>
      </w:r>
      <w:r w:rsidR="00F20B1A">
        <w:fldChar w:fldCharType="end"/>
      </w:r>
      <w:r>
        <w:t xml:space="preserve"> argue a management-focused sediment budget can be developed quickly in situations where the management problem is clearly defined and the management area can be divided into homogenous sub-units.</w:t>
      </w:r>
    </w:p>
    <w:p w14:paraId="1AF1D98C" w14:textId="118C3B24" w:rsidR="00D758D4" w:rsidRDefault="000C26A7">
      <w:r>
        <w:t>Knowledge of suspended sediment yield (SSY) under both natural and disturbed conditions on most Pacific volcanic islands remains limited, due to the challenges of in situ monitoring, and existing sediment yield models are not well-calibrated to the climatic, topographic, and geologic conditions found on steep, tropica</w:t>
      </w:r>
      <w:r w:rsidR="00807EBA">
        <w:t xml:space="preserve">l islands </w:t>
      </w:r>
      <w:r w:rsidR="00807EBA">
        <w:fldChar w:fldCharType="begin" w:fldLock="1"/>
      </w:r>
      <w:r w:rsidR="00422AA5">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3", "issue" : "4", "issued" : { "date-parts" : [ [ "2007", "6", "2" ] ] }, "page" : "270-277", "title" : "Is MUSLE apt to small steeply reforested watershed?", "type" : "article-journal", "volume" : "12" }, "uris" : [ "http://www.mendeley.com/documents/?uuid=7157efe2-b703-4323-8c95-85e65d4be1fe" ] } ], "mendeley" : { "formattedCitation" : "(Calhoun and Fletcher, 1999; Ramos-Scharr\u00f3n and Macdonald, 2005; Sadeghi et al., 2007)", "plainTextFormattedCitation" : "(Calhoun and Fletcher, 1999; Ramos-Scharr\u00f3n and Macdonald, 2005; Sadeghi et al., 2007)", "previouslyFormattedCitation" : "(Calhoun and Fletcher, 1999; Ramos-Scharr\u00f3n and Macdonald, 2005; Sadeghi et al., 2007)" }, "properties" : { "noteIndex" : 0 }, "schema" : "https://github.com/citation-style-language/schema/raw/master/csl-citation.json" }</w:instrText>
      </w:r>
      <w:r w:rsidR="00807EBA">
        <w:fldChar w:fldCharType="separate"/>
      </w:r>
      <w:r w:rsidR="00603363" w:rsidRPr="00603363">
        <w:rPr>
          <w:noProof/>
        </w:rPr>
        <w:t>(Calhoun and Fletcher, 1999; Ramos-Scharrón and Macdonald, 2005; Sadeghi et al., 2007)</w:t>
      </w:r>
      <w:r w:rsidR="00807EBA">
        <w:fldChar w:fldCharType="end"/>
      </w:r>
      <w:r>
        <w:t>. Developing models that predict SSY from small, mountainous catchments is a significant contribution for establishing baselines for change-detection</w:t>
      </w:r>
      <w:r w:rsidR="00422AA5">
        <w:t xml:space="preserve"> for sediment mitigation projects</w:t>
      </w:r>
      <w:r>
        <w:t>, and can also further improve models applied at the regional scale</w:t>
      </w:r>
      <w:r w:rsidR="00807E33">
        <w:t xml:space="preserve"> </w:t>
      </w:r>
      <w:r w:rsidR="00807E33">
        <w:fldChar w:fldCharType="begin" w:fldLock="1"/>
      </w:r>
      <w:r w:rsidR="00AB199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807E33">
        <w:fldChar w:fldCharType="separate"/>
      </w:r>
      <w:r w:rsidR="00807E33" w:rsidRPr="00807E33">
        <w:rPr>
          <w:noProof/>
        </w:rPr>
        <w:t>(Duvert et al., 2012)</w:t>
      </w:r>
      <w:r w:rsidR="00807E33">
        <w:fldChar w:fldCharType="end"/>
      </w:r>
      <w:r>
        <w:t>.</w:t>
      </w:r>
    </w:p>
    <w:p w14:paraId="4B338967" w14:textId="5C068463" w:rsidR="00D758D4" w:rsidRDefault="000C26A7">
      <w:r>
        <w:t xml:space="preserve">Traditional approaches to quantifying human impact on sediment yield, including comparison of total annual yields </w:t>
      </w:r>
      <w:r w:rsidR="00AB1993">
        <w:fldChar w:fldCharType="begin" w:fldLock="1"/>
      </w:r>
      <w:r w:rsidR="001C41C3">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AB1993">
        <w:fldChar w:fldCharType="separate"/>
      </w:r>
      <w:r w:rsidR="00AB1993" w:rsidRPr="00AB1993">
        <w:rPr>
          <w:noProof/>
        </w:rPr>
        <w:t>(Fahey et al., 2003)</w:t>
      </w:r>
      <w:r w:rsidR="00AB1993">
        <w:fldChar w:fldCharType="end"/>
      </w:r>
      <w:r w:rsidR="00AB1993">
        <w:t xml:space="preserve"> </w:t>
      </w:r>
      <w:r>
        <w:t xml:space="preserve">and sediment rating curves </w:t>
      </w:r>
      <w:r w:rsidR="00AB1993">
        <w:fldChar w:fldCharType="begin" w:fldLock="1"/>
      </w:r>
      <w:r w:rsidR="00F9772D">
        <w:instrText>ADDIN CSL_CITATION { "citationItems" : [ { "id" : "ITEM-1", "itemData" : { "author" : [ { "dropping-particle" : "", "family" : "Walling", "given" : "D E", "non-dropping-particle" : "", "parse-names" : false, "suffix" : "" } ], "container-title" : "Water Resources Research", "id" : "ITEM-1", "issue" : "3", "issued" : { "date-parts" : [ [ "1977" ] ] }, "page" : "531-538", "title" : "Assessing the accuracy of suspended sediment rating curves for a small basin", "type" : "article-journal", "volume" : "13" }, "uris" : [ "http://www.mendeley.com/documents/?uuid=0c98124a-a0e2-4520-90e7-28de9a4beb72" ] }, { "id" : "ITEM-2",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2", "issue" : "3-4", "issued" : { "date-parts" : [ [ "2000", "7" ] ] }, "page" : "228-248", "title" : "Fitting and interpretation of sediment rating curves", "type" : "article-journal", "volume" : "234" }, "uris" : [ "http://www.mendeley.com/documents/?uuid=62a6b660-3d41-46a7-b53f-5f84582d6aa4"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AB1993">
        <w:fldChar w:fldCharType="separate"/>
      </w:r>
      <w:r w:rsidR="00AB1993" w:rsidRPr="00AB1993">
        <w:rPr>
          <w:noProof/>
        </w:rPr>
        <w:t>(Asselman, 2000; Walling, 1977)</w:t>
      </w:r>
      <w:r w:rsidR="00AB1993">
        <w:fldChar w:fldCharType="end"/>
      </w:r>
      <w:r>
        <w:t xml:space="preserve">, are complicated by interannual variability and hysteresis in the discharge-concentration relationship. As an alternative, other studies have compared SSY generated by storm </w:t>
      </w:r>
      <w:r w:rsidR="00422AA5">
        <w:t xml:space="preserve">events of the same magnitude </w:t>
      </w:r>
      <w:r>
        <w:t xml:space="preserve">to assess the contribution of individual subwatersheds to </w:t>
      </w:r>
      <w:r>
        <w:lastRenderedPageBreak/>
        <w:t xml:space="preserve">total SSY </w:t>
      </w:r>
      <w:r w:rsidR="00F9772D">
        <w:fldChar w:fldCharType="begin" w:fldLock="1"/>
      </w:r>
      <w:r w:rsidR="00F9772D">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00F9772D">
        <w:fldChar w:fldCharType="separate"/>
      </w:r>
      <w:r w:rsidR="00F9772D" w:rsidRPr="00F9772D">
        <w:rPr>
          <w:noProof/>
        </w:rPr>
        <w:t>(Zimmermann et al., 2012)</w:t>
      </w:r>
      <w:r w:rsidR="00F9772D">
        <w:fldChar w:fldCharType="end"/>
      </w:r>
      <w:r w:rsidR="00F9772D">
        <w:t xml:space="preserve">, </w:t>
      </w:r>
      <w:r>
        <w:t>compare the responses of different watersheds to "storm metrics"</w:t>
      </w:r>
      <w:r w:rsidR="00F9772D">
        <w:t xml:space="preserve"> </w:t>
      </w:r>
      <w:r w:rsidR="00F9772D">
        <w:fldChar w:fldCharType="begin" w:fldLock="1"/>
      </w:r>
      <w:r w:rsidR="001C41C3">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2", "issue" : "1", "issued" : { "date-parts" : [ [ "2003" ] ] }, "page" : "27-38", "title" : "Sediment yields from plantation forestry and pastoral farming, coastal Hawke's Bay, North Island, New Zealand", "type" : "article-journal", "volume" : "42" }, "uris" : [ "http://www.mendeley.com/documents/?uuid=3171324e-44a1-4b3c-9404-ff8099105a7c"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id" : "ITEM-4",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4",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Basher et al., 2011; Duvert et al., 2012; Fahey et al., 2003; Hicks, 1990)", "plainTextFormattedCitation" : "(Basher et al., 2011; Duvert et al., 2012; Fahey et al., 2003; Hicks, 1990)", "previouslyFormattedCitation" : "(Basher et al., 2011; Duvert et al., 2012; Fahey et al., 2003; Hicks, 1990)" }, "properties" : { "noteIndex" : 0 }, "schema" : "https://github.com/citation-style-language/schema/raw/master/csl-citation.json" }</w:instrText>
      </w:r>
      <w:r w:rsidR="00F9772D">
        <w:fldChar w:fldCharType="separate"/>
      </w:r>
      <w:r w:rsidR="00F9772D" w:rsidRPr="00F9772D">
        <w:rPr>
          <w:noProof/>
        </w:rPr>
        <w:t>(Basher et al., 2011; Duvert et al., 2012; Fahey et al., 2003; Hicks, 1990)</w:t>
      </w:r>
      <w:r w:rsidR="00F9772D">
        <w:fldChar w:fldCharType="end"/>
      </w:r>
      <w:r>
        <w:t>, and determine changes in SSY from the same watershed over time</w:t>
      </w:r>
      <w:r w:rsidR="00F9772D">
        <w:t xml:space="preserve"> </w:t>
      </w:r>
      <w:r w:rsidR="00F9772D">
        <w:fldChar w:fldCharType="begin" w:fldLock="1"/>
      </w:r>
      <w:r w:rsidR="00F866C4">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formattedCitation" : "(Bonta, 2000)", "plainTextFormattedCitation" : "(Bonta, 2000)", "previouslyFormattedCitation" : "(Bonta, 2000)" }, "properties" : { "noteIndex" : 0 }, "schema" : "https://github.com/citation-style-language/schema/raw/master/csl-citation.json" }</w:instrText>
      </w:r>
      <w:r w:rsidR="00F9772D">
        <w:fldChar w:fldCharType="separate"/>
      </w:r>
      <w:r w:rsidR="00F9772D" w:rsidRPr="00F9772D">
        <w:rPr>
          <w:noProof/>
        </w:rPr>
        <w:t>(Bonta, 2000)</w:t>
      </w:r>
      <w:r w:rsidR="00F9772D">
        <w:fldChar w:fldCharType="end"/>
      </w:r>
      <w:r>
        <w:t>.</w:t>
      </w:r>
    </w:p>
    <w:p w14:paraId="132B2171" w14:textId="1C1EE830" w:rsidR="00D758D4" w:rsidRDefault="005D50D5">
      <w:r>
        <w:t>SSY</w:t>
      </w:r>
      <w:r>
        <w:rPr>
          <w:vertAlign w:val="subscript"/>
        </w:rPr>
        <w:t>EV</w:t>
      </w:r>
      <w:r w:rsidR="000C26A7">
        <w:t xml:space="preserve"> may correlate with various precipitation or discharge variables ("storm metrics"), such as total precipitation, the Erosivity Index</w:t>
      </w:r>
      <w:r w:rsidR="00422AA5">
        <w:t xml:space="preserve"> </w:t>
      </w:r>
      <w:r w:rsidR="00422AA5">
        <w:fldChar w:fldCharType="begin" w:fldLock="1"/>
      </w:r>
      <w:r w:rsidR="00C1009A">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422AA5">
        <w:fldChar w:fldCharType="separate"/>
      </w:r>
      <w:r w:rsidR="00422AA5" w:rsidRPr="00422AA5">
        <w:rPr>
          <w:noProof/>
        </w:rPr>
        <w:t>(Kinnell, 2013)</w:t>
      </w:r>
      <w:r w:rsidR="00422AA5">
        <w:fldChar w:fldCharType="end"/>
      </w:r>
      <w:r w:rsidR="000C26A7">
        <w:t>, or total discharge, but the best correlation has consistently been found with maximum event discharge</w:t>
      </w:r>
      <w:r w:rsidR="00590245">
        <w:t xml:space="preserve"> (Qmax)</w:t>
      </w:r>
      <w:r w:rsidR="000C26A7">
        <w:t xml:space="preserve">. Several researchers have hypothesized that the maximum event discharge integrates the whole hydrological response of a watershed, making it a good predictor of </w:t>
      </w:r>
      <w:r>
        <w:t>SSY</w:t>
      </w:r>
      <w:r>
        <w:rPr>
          <w:vertAlign w:val="subscript"/>
        </w:rPr>
        <w:t>EV</w:t>
      </w:r>
      <w:r w:rsidR="000C26A7">
        <w:t xml:space="preserve"> in diverse environments</w:t>
      </w:r>
      <w:r w:rsidR="00F866C4">
        <w:t xml:space="preserve"> </w:t>
      </w:r>
      <w:r w:rsidR="00F866C4">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F866C4">
        <w:fldChar w:fldCharType="separate"/>
      </w:r>
      <w:r w:rsidR="00F866C4" w:rsidRPr="00F866C4">
        <w:rPr>
          <w:noProof/>
        </w:rPr>
        <w:t>(Duvert et al., 2012; Rankl, 2004)</w:t>
      </w:r>
      <w:r w:rsidR="00F866C4">
        <w:fldChar w:fldCharType="end"/>
      </w:r>
      <w:r w:rsidR="000C26A7">
        <w:t xml:space="preserve">. High correlation between </w:t>
      </w:r>
      <w:r>
        <w:t>SSY</w:t>
      </w:r>
      <w:r>
        <w:rPr>
          <w:vertAlign w:val="subscript"/>
        </w:rPr>
        <w:t>EV</w:t>
      </w:r>
      <w:r w:rsidR="00590245">
        <w:t xml:space="preserve"> and Qmax </w:t>
      </w:r>
      <w:r w:rsidR="000C26A7">
        <w:t>has been found in semi-arid, temperate, and sub-humid watersheds in Wyoming</w:t>
      </w:r>
      <w:r w:rsidR="0097015A">
        <w:t xml:space="preserve"> </w:t>
      </w:r>
      <w:r w:rsidR="0097015A">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97015A">
        <w:fldChar w:fldCharType="separate"/>
      </w:r>
      <w:r w:rsidR="0097015A" w:rsidRPr="0097015A">
        <w:rPr>
          <w:noProof/>
        </w:rPr>
        <w:t>(Rankl, 2004)</w:t>
      </w:r>
      <w:r w:rsidR="0097015A">
        <w:fldChar w:fldCharType="end"/>
      </w:r>
      <w:r w:rsidR="000C26A7">
        <w:t>, Mexico, Italy, France</w:t>
      </w:r>
      <w:r w:rsidR="0097015A">
        <w:t xml:space="preserve"> </w:t>
      </w:r>
      <w:r w:rsidR="0097015A">
        <w:fldChar w:fldCharType="begin" w:fldLock="1"/>
      </w:r>
      <w:r w:rsidR="0097015A">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97015A">
        <w:fldChar w:fldCharType="separate"/>
      </w:r>
      <w:r w:rsidR="0097015A" w:rsidRPr="0097015A">
        <w:rPr>
          <w:noProof/>
        </w:rPr>
        <w:t>(Duvert et al., 2012)</w:t>
      </w:r>
      <w:r w:rsidR="0097015A">
        <w:fldChar w:fldCharType="end"/>
      </w:r>
      <w:r w:rsidR="000C26A7">
        <w:t>, and New Zealand</w:t>
      </w:r>
      <w:r w:rsidR="0097015A">
        <w:t xml:space="preserve"> </w:t>
      </w:r>
      <w:r w:rsidR="0097015A">
        <w:fldChar w:fldCharType="begin" w:fldLock="1"/>
      </w:r>
      <w:r w:rsidR="0097015A">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97015A">
        <w:fldChar w:fldCharType="separate"/>
      </w:r>
      <w:r w:rsidR="0097015A" w:rsidRPr="0097015A">
        <w:rPr>
          <w:noProof/>
        </w:rPr>
        <w:t>(Basher et al., 2011; Hicks, 1990)</w:t>
      </w:r>
      <w:r w:rsidR="0097015A">
        <w:fldChar w:fldCharType="end"/>
      </w:r>
      <w:r w:rsidR="000C26A7">
        <w:t>, but this approach has not been attempted for steep, tropical watersheds on volcanic islands.</w:t>
      </w:r>
    </w:p>
    <w:p w14:paraId="78AEAA8A" w14:textId="52CEE5D5" w:rsidR="00D758D4" w:rsidRDefault="000C26A7">
      <w:r>
        <w:t>The anthropogenic impact on SSY</w:t>
      </w:r>
      <w:r w:rsidR="00590245" w:rsidRPr="00590245">
        <w:rPr>
          <w:vertAlign w:val="subscript"/>
        </w:rPr>
        <w:t>EV</w:t>
      </w:r>
      <w:r>
        <w:t xml:space="preserve"> may vary by storm magnitude, as documented in Pacific Northwest forests</w:t>
      </w:r>
      <w:r w:rsidR="0097015A">
        <w:t xml:space="preserve"> </w:t>
      </w:r>
      <w:r w:rsidR="0097015A">
        <w:fldChar w:fldCharType="begin" w:fldLock="1"/>
      </w:r>
      <w:r w:rsidR="002B2667">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97015A">
        <w:fldChar w:fldCharType="separate"/>
      </w:r>
      <w:r w:rsidR="0097015A" w:rsidRPr="0097015A">
        <w:rPr>
          <w:noProof/>
        </w:rPr>
        <w:t>(Lewis et al., 2001)</w:t>
      </w:r>
      <w:r w:rsidR="0097015A">
        <w:fldChar w:fldCharType="end"/>
      </w:r>
      <w:r>
        <w:t>. As storm magnitude increases, water yield and/or SSY</w:t>
      </w:r>
      <w:r w:rsidR="00590245" w:rsidRPr="00590245">
        <w:rPr>
          <w:vertAlign w:val="subscript"/>
        </w:rPr>
        <w:t>EV</w:t>
      </w:r>
      <w:r>
        <w:t xml:space="preserve"> from natural areas may increase relative to human-disturbed areas, diminishing anthropogenic impact relative to the natural baseline. While large storms account for most SSY in natural conditions, human-disturbed areas may show the most significant disturbance for smaller storms</w:t>
      </w:r>
      <w:r w:rsidR="002B2667">
        <w:t xml:space="preserve"> </w:t>
      </w:r>
      <w:r w:rsidR="002B2667">
        <w:fldChar w:fldCharType="begin" w:fldLock="1"/>
      </w:r>
      <w:r w:rsidR="00AF7415">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2B2667">
        <w:fldChar w:fldCharType="separate"/>
      </w:r>
      <w:r w:rsidR="002B2667" w:rsidRPr="002B2667">
        <w:rPr>
          <w:noProof/>
        </w:rPr>
        <w:t>(Lewis et al., 2001)</w:t>
      </w:r>
      <w:r w:rsidR="002B2667">
        <w:fldChar w:fldCharType="end"/>
      </w:r>
      <w:r>
        <w:t>. It is hypothesized that the disturbance ratio (DR) is highest for small storms, when background SSY from the undisturbed forest is low and erodible sediment from disturbed surfaces is the dominant source. For large storms, it is hypothesized mass movements and bank erosion contribute to naturally high SSY from the undisturbed watershed, reducing the DR for large events.</w:t>
      </w:r>
    </w:p>
    <w:p w14:paraId="5FD15CB4" w14:textId="01F80D96" w:rsidR="00D758D4" w:rsidRDefault="000C26A7">
      <w:r>
        <w:t>This study uses in situ measurements of precipitation</w:t>
      </w:r>
      <w:r w:rsidR="00136473">
        <w:t xml:space="preserve"> (P)</w:t>
      </w:r>
      <w:r>
        <w:t>, stream discharge</w:t>
      </w:r>
      <w:r w:rsidR="00136473">
        <w:t xml:space="preserve"> (Q)</w:t>
      </w:r>
      <w:r>
        <w:t xml:space="preserve">, turbidity (T) and suspended sediment concentration (SSC) to 1) quantify </w:t>
      </w:r>
      <w:r w:rsidR="008C25AC">
        <w:t>suspended sediment yield</w:t>
      </w:r>
      <w:r>
        <w:t xml:space="preserve"> from key areas of a human-disturbed watershed in the south Pacific and 2) to develop an empirical model of storm-generated </w:t>
      </w:r>
      <w:r w:rsidR="008C25AC">
        <w:t xml:space="preserve">suspended </w:t>
      </w:r>
      <w:r>
        <w:t>sediment yield to a priority coral reef. The questions addressed include: How much has human disturbance increased sediment yield to the coast?  What human activities dominate the anthropogenic contribution to the sediment budget? Which storm metric is the best predictor of storm event suspended sediment yield (</w:t>
      </w:r>
      <w:r w:rsidR="005D50D5">
        <w:t>SSY</w:t>
      </w:r>
      <w:r w:rsidR="005D50D5">
        <w:rPr>
          <w:vertAlign w:val="subscript"/>
        </w:rPr>
        <w:t>EV</w:t>
      </w:r>
      <w:r>
        <w:t>): total precipitation, Erosivity Index, to</w:t>
      </w:r>
      <w:r w:rsidR="008C25AC">
        <w:t xml:space="preserve">tal discharge, or maximum </w:t>
      </w:r>
      <w:r>
        <w:t>discharge? How do sediment contributions from human-disturbed areas and undisturbed areas vary with storm size?</w:t>
      </w:r>
    </w:p>
    <w:p w14:paraId="7DDE46DE" w14:textId="77777777" w:rsidR="00D758D4" w:rsidRDefault="000C26A7">
      <w:pPr>
        <w:pStyle w:val="Heading2"/>
      </w:pPr>
      <w:r>
        <w:t>Study Area</w:t>
      </w:r>
    </w:p>
    <w:p w14:paraId="5351BEEA" w14:textId="4C395BB4" w:rsidR="00D758D4" w:rsidRDefault="000C26A7">
      <w:r>
        <w:t xml:space="preserve">The study watershed, Faga'alu, is located on Tutuila (14S, 170W), the largest island in the Territory of American Samoa (140 </w:t>
      </w:r>
      <w:r w:rsidR="005D50D5">
        <w:t>km</w:t>
      </w:r>
      <w:r w:rsidR="005D50D5">
        <w:rPr>
          <w:vertAlign w:val="superscript"/>
        </w:rPr>
        <w:t>2</w:t>
      </w:r>
      <w:r>
        <w:t xml:space="preserve">). Like many volcanic islands in the Pacific, Tutuila is composed of steep, heavily forested mountains with villages and roads constrained to the flat areas near the coast. Faga'alu is a narrow, V-shaped watershed covering approximately 2.48 </w:t>
      </w:r>
      <w:r w:rsidR="005D50D5">
        <w:t>km</w:t>
      </w:r>
      <w:r w:rsidR="005D50D5">
        <w:rPr>
          <w:vertAlign w:val="superscript"/>
        </w:rPr>
        <w:t>2</w:t>
      </w:r>
      <w:r>
        <w:t xml:space="preserve"> from Matafao Mountain, the highest point on Tutuila (653 m), to i</w:t>
      </w:r>
      <w:r w:rsidR="00AF7415">
        <w:t xml:space="preserve">ts outlet at the Pacific Ocean. The mean slope of Faga'alu watershed is 0.53 m/m and total relief is 653 m. </w:t>
      </w:r>
      <w:r>
        <w:t xml:space="preserve">Small tributaries from the hillsides feed the main Faga'alu stream, which runs the length of the watershed (~3 km), and drains an area of 1.86 </w:t>
      </w:r>
      <w:r w:rsidR="005D50D5">
        <w:t>km</w:t>
      </w:r>
      <w:r w:rsidR="005D50D5">
        <w:rPr>
          <w:vertAlign w:val="superscript"/>
        </w:rPr>
        <w:t>2</w:t>
      </w:r>
      <w:r>
        <w:t xml:space="preserve">. Several small ephemeral streams drain the lower portions of the watershed (0.63 </w:t>
      </w:r>
      <w:r w:rsidR="005D50D5">
        <w:t>km</w:t>
      </w:r>
      <w:r w:rsidR="005D50D5">
        <w:rPr>
          <w:vertAlign w:val="superscript"/>
        </w:rPr>
        <w:t>2</w:t>
      </w:r>
      <w:r>
        <w:t xml:space="preserve">) directly to the ocean. Faga'alu Stream discharges to an adjacent, fringing coral reef embayment </w:t>
      </w:r>
      <w:r w:rsidR="00C1009A">
        <w:t xml:space="preserve">that </w:t>
      </w:r>
      <w:r w:rsidR="00C1009A">
        <w:fldChar w:fldCharType="begin" w:fldLock="1"/>
      </w:r>
      <w:r w:rsidR="00BF4A5C">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plainTextFormattedCitation" : "(Fenner et al., 2008)", "previouslyFormattedCitation" : "(Fenner et al., 2008)" }, "properties" : { "noteIndex" : 0 }, "schema" : "https://github.com/citation-style-language/schema/raw/master/csl-citation.json" }</w:instrText>
      </w:r>
      <w:r w:rsidR="00C1009A">
        <w:fldChar w:fldCharType="separate"/>
      </w:r>
      <w:r w:rsidR="00C1009A" w:rsidRPr="00C1009A">
        <w:rPr>
          <w:noProof/>
        </w:rPr>
        <w:t>(Fenner et al., 2008)</w:t>
      </w:r>
      <w:r w:rsidR="00C1009A">
        <w:fldChar w:fldCharType="end"/>
      </w:r>
      <w:r w:rsidR="00AF7415">
        <w:t xml:space="preserve"> </w:t>
      </w:r>
      <w:r>
        <w:t>identified as being highly degraded by sediment. Faga'alu watershed was identified by local environmental management agencies in the American Samoa Coral Reef Advisory Group (CRAG) as a heavily impacted watershed, and in August 2012 was selected by the US Coral Reef Task Force (USCRTF) as a Priority Watershed for conservation and remediation efforts</w:t>
      </w:r>
      <w:r w:rsidR="00BF4A5C">
        <w:t xml:space="preserve"> </w:t>
      </w:r>
      <w:r w:rsidR="00BF4A5C">
        <w:fldChar w:fldCharType="begin" w:fldLock="1"/>
      </w:r>
      <w:r w:rsidR="00F24C30">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BF4A5C">
        <w:fldChar w:fldCharType="separate"/>
      </w:r>
      <w:r w:rsidR="00BF4A5C" w:rsidRPr="00BF4A5C">
        <w:rPr>
          <w:noProof/>
        </w:rPr>
        <w:t>(Holst-Rice et al., 2015)</w:t>
      </w:r>
      <w:r w:rsidR="00BF4A5C">
        <w:fldChar w:fldCharType="end"/>
      </w:r>
      <w:r>
        <w:t>.</w:t>
      </w:r>
    </w:p>
    <w:p w14:paraId="6E6E718F" w14:textId="77777777" w:rsidR="00063DEE" w:rsidRDefault="00063DEE"/>
    <w:p w14:paraId="0215F20D" w14:textId="77777777" w:rsidR="00D758D4" w:rsidRDefault="000C26A7">
      <w:r>
        <w:rPr>
          <w:noProof/>
        </w:rPr>
        <w:drawing>
          <wp:inline distT="0" distB="0" distL="0" distR="0" wp14:anchorId="765B3134" wp14:editId="237B825E">
            <wp:extent cx="5486400" cy="582040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gaaluInstruments land only map with regional.tif"/>
                    <pic:cNvPicPr/>
                  </pic:nvPicPr>
                  <pic:blipFill>
                    <a:blip r:embed="rId7"/>
                    <a:stretch>
                      <a:fillRect/>
                    </a:stretch>
                  </pic:blipFill>
                  <pic:spPr>
                    <a:xfrm>
                      <a:off x="0" y="0"/>
                      <a:ext cx="5486400" cy="5820402"/>
                    </a:xfrm>
                    <a:prstGeom prst="rect">
                      <a:avLst/>
                    </a:prstGeom>
                  </pic:spPr>
                </pic:pic>
              </a:graphicData>
            </a:graphic>
          </wp:inline>
        </w:drawing>
      </w:r>
    </w:p>
    <w:p w14:paraId="1EF38470" w14:textId="77777777" w:rsidR="00D758D4" w:rsidRDefault="000C26A7">
      <w:pPr>
        <w:ind w:firstLine="0"/>
      </w:pPr>
      <w:r>
        <w:t>Figure 1. Faga'alu watershed showing the Upper (undisturbed) and Lower (human-disturbed) subwatersheds. Blue triangles show the location of defunct reservoirs, see Appendix 2 for full description. Note the open-pit quarry between FG1 and FG2. Barometer locations at NSTP6 and TULA shown in top-right.</w:t>
      </w:r>
    </w:p>
    <w:p w14:paraId="7F2C7A81" w14:textId="77777777" w:rsidR="00D758D4" w:rsidRDefault="000C26A7">
      <w:pPr>
        <w:pStyle w:val="Heading3"/>
      </w:pPr>
      <w:r>
        <w:t>Climate</w:t>
      </w:r>
    </w:p>
    <w:p w14:paraId="68649215" w14:textId="73BB079F" w:rsidR="00D758D4" w:rsidRDefault="000C26A7">
      <w:r>
        <w:t>Precipitation on Tutuila is caused by several mechanisms including cyclones and tropical depressions, isolated thunderstorms, and orographic uplifting of trade-wind squalls over the high (300-600 m), mountainous ridge that runs the length of the island. Unlike many other Pacific Islands, the mountainous ridge runs parallel to the predominant wind direction, and does not cause a significant windward/leeward rainfall gradient. Average annual specific discharge (</w:t>
      </w:r>
      <w:r w:rsidR="005D50D5">
        <w:t>m</w:t>
      </w:r>
      <w:r w:rsidR="005D50D5">
        <w:rPr>
          <w:vertAlign w:val="superscript"/>
        </w:rPr>
        <w:t xml:space="preserve">3 </w:t>
      </w:r>
      <w:r>
        <w:t>/yr/</w:t>
      </w:r>
      <w:r w:rsidR="005D50D5">
        <w:t>km</w:t>
      </w:r>
      <w:r w:rsidR="005D50D5">
        <w:rPr>
          <w:vertAlign w:val="superscript"/>
        </w:rPr>
        <w:t>2</w:t>
      </w:r>
      <w:r>
        <w:t xml:space="preserve">) shows little spatial variation across the island, irrespective of location or orientation </w:t>
      </w:r>
      <w:r w:rsidR="008E619E">
        <w:fldChar w:fldCharType="begin" w:fldLock="1"/>
      </w:r>
      <w:r w:rsidR="008E619E">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formattedCitation" : "(Dames &amp; Moore, 1981)", "plainTextFormattedCitation" : "(Dames &amp; Moore, 1981)", "previouslyFormattedCitation" : "(Dames &amp; Moore, 1981)" }, "properties" : { "noteIndex" : 0 }, "schema" : "https://github.com/citation-style-language/schema/raw/master/csl-citation.json" }</w:instrText>
      </w:r>
      <w:r w:rsidR="008E619E">
        <w:fldChar w:fldCharType="separate"/>
      </w:r>
      <w:r w:rsidR="008E619E" w:rsidRPr="008E619E">
        <w:rPr>
          <w:noProof/>
        </w:rPr>
        <w:t>(Dames &amp; Moore, 1981)</w:t>
      </w:r>
      <w:r w:rsidR="008E619E">
        <w:fldChar w:fldCharType="end"/>
      </w:r>
      <w:r>
        <w:t xml:space="preserve">. From 1903 to 1973, average annual precipitation over the island was </w:t>
      </w:r>
      <w:r>
        <w:lastRenderedPageBreak/>
        <w:t>3,800 mm/yr</w:t>
      </w:r>
      <w:r w:rsidR="008E619E">
        <w:t xml:space="preserve"> </w:t>
      </w:r>
      <w:r w:rsidR="008E619E">
        <w:fldChar w:fldCharType="begin" w:fldLock="1"/>
      </w:r>
      <w:r w:rsidR="00607DAE">
        <w:instrText>ADDIN CSL_CITATION { "citationItems" : [ { "id" : "ITEM-1", "itemData" : { "author" : [ { "dropping-particle" : "", "family" : "Eyre", "given" : "Paul R", "non-dropping-particle" : "", "parse-names" : false, "suffix" : "" } ], "id" : "ITEM-1", "issued" : { "date-parts" : [ [ "1989" ] ] }, "publisher-place" : "Honolulu, HI", "title" : "Ground-water quality reconnaissance, Tutuila, American Samoa, U.S. Geological Survey Water Resources Investigations Report 94-4142", "type" : "report" }, "uris" : [ "http://www.mendeley.com/documents/?uuid=16d485d9-02aa-445b-b7f3-8c6ba8a16a26" ] }, { "id" : "ITEM-2",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2",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Eyre, 1989; Izuka et al., 2005)", "plainTextFormattedCitation" : "(Eyre, 1989; Izuka et al., 2005)", "previouslyFormattedCitation" : "(Eyre, 1989; Izuka et al., 2005)" }, "properties" : { "noteIndex" : 0 }, "schema" : "https://github.com/citation-style-language/schema/raw/master/csl-citation.json" }</w:instrText>
      </w:r>
      <w:r w:rsidR="008E619E">
        <w:fldChar w:fldCharType="separate"/>
      </w:r>
      <w:r w:rsidR="00E5494F" w:rsidRPr="00E5494F">
        <w:rPr>
          <w:noProof/>
        </w:rPr>
        <w:t>(Eyre, 1989; Izuka et al., 2005)</w:t>
      </w:r>
      <w:r w:rsidR="008E619E">
        <w:fldChar w:fldCharType="end"/>
      </w:r>
      <w:r>
        <w:t>. Precipitation increases with elevation, from an average 2,380 mm/yr at the shoreline to 6,350 mm/yr at high elevation. In Faga'alu watershed, rainfall records show average annual precipitation is 6,350 mm at Matafao Mtn. (653 m m.a.s.l), 5,280 mm at Matafao Reservoir (249 m m.a.s.l.) and about 3,800 mm on the coastal plain</w:t>
      </w:r>
      <w:r w:rsidR="008E619E">
        <w:t xml:space="preserve"> </w:t>
      </w:r>
      <w:r w:rsidR="008E619E">
        <w:fldChar w:fldCharType="begin" w:fldLock="1"/>
      </w:r>
      <w:r w:rsidR="00607DAE">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Craig, 2009; Dames &amp; Moore, 1981; Perreault, 2010; Tonkin &amp; Taylor International Ltd., 1989; Wong, 1996)", "plainTextFormattedCitation" : "(Craig, 2009; Dames &amp; Moore, 1981; Perreault, 2010; Tonkin &amp; Taylor International Ltd., 1989; Wong, 1996)", "previouslyFormattedCitation" : "(Craig, 2009; Dames &amp; Moore, 1981; Perreault, 2010; Tonkin &amp; Taylor International Ltd., 1989; Wong, 1996)" }, "properties" : { "noteIndex" : 0 }, "schema" : "https://github.com/citation-style-language/schema/raw/master/csl-citation.json" }</w:instrText>
      </w:r>
      <w:r w:rsidR="008E619E">
        <w:fldChar w:fldCharType="separate"/>
      </w:r>
      <w:r w:rsidR="008E619E" w:rsidRPr="008E619E">
        <w:rPr>
          <w:noProof/>
        </w:rPr>
        <w:t>(Craig, 2009; Dames &amp; Moore, 1981; Perreault, 2010; Tonkin &amp; Taylor International Ltd., 1989; Wong, 1996)</w:t>
      </w:r>
      <w:r w:rsidR="008E619E">
        <w:fldChar w:fldCharType="end"/>
      </w:r>
      <w:r>
        <w:t xml:space="preserve">. Mean annual potential evapotranspiration follows the opposite trend, varying from 890 mm at high elevation to 1,150 mm at sea level </w:t>
      </w:r>
      <w:r w:rsidR="003039F7">
        <w:fldChar w:fldCharType="begin" w:fldLock="1"/>
      </w:r>
      <w:r w:rsidR="00AA70FE">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rsidR="003039F7">
        <w:fldChar w:fldCharType="separate"/>
      </w:r>
      <w:r w:rsidR="003039F7" w:rsidRPr="003039F7">
        <w:rPr>
          <w:noProof/>
        </w:rPr>
        <w:t>(Izuka et al., 2005)</w:t>
      </w:r>
      <w:r w:rsidR="003039F7">
        <w:fldChar w:fldCharType="end"/>
      </w:r>
      <w:r>
        <w:t xml:space="preserve">. Tropical cyclones are erratic but occurred on average every 1-13 years from 1981-2014 </w:t>
      </w:r>
      <w:r w:rsidR="003039F7">
        <w:fldChar w:fldCharType="begin" w:fldLock="1"/>
      </w:r>
      <w:r w:rsidR="003039F7">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3039F7">
        <w:fldChar w:fldCharType="separate"/>
      </w:r>
      <w:r w:rsidR="003039F7" w:rsidRPr="003039F7">
        <w:rPr>
          <w:noProof/>
        </w:rPr>
        <w:t>(Craig, 2009)</w:t>
      </w:r>
      <w:r w:rsidR="003039F7">
        <w:fldChar w:fldCharType="end"/>
      </w:r>
      <w:r w:rsidR="003039F7">
        <w:t xml:space="preserve"> </w:t>
      </w:r>
      <w:r>
        <w:t>and bring intense rainfall, flooding, landslides, and high sediment yield events</w:t>
      </w:r>
      <w:r w:rsidR="003039F7">
        <w:t xml:space="preserve"> </w:t>
      </w:r>
      <w:r w:rsidR="003039F7">
        <w:fldChar w:fldCharType="begin" w:fldLock="1"/>
      </w:r>
      <w:r w:rsidR="00E5494F">
        <w:instrText>ADDIN CSL_CITATION { "citationItems" : [ { "id" : "ITEM-1", "itemData" : { "author" : [ { "dropping-particle" : "", "family" : "Buchanan-Banks", "given" : "Jane", "non-dropping-particle" : "", "parse-names" : false, "suffix" : "" } ], "id" : "ITEM-1", "issued" : { "date-parts" : [ [ "1979" ] ] }, "publisher" : "U.S. Geological Survey", "title" : "The October 28, 1979 Landslidng on Tutuila. Open File Report 81-81", "type" : "report" }, "uris" : [ "http://www.mendeley.com/documents/?uuid=bbdbe252-c9d2-4924-9f63-3e0e82648fcd" ] } ], "mendeley" : { "formattedCitation" : "(Buchanan-Banks, 1979)", "plainTextFormattedCitation" : "(Buchanan-Banks, 1979)", "previouslyFormattedCitation" : "(Buchanan-Banks, 1979)" }, "properties" : { "noteIndex" : 0 }, "schema" : "https://github.com/citation-style-language/schema/raw/master/csl-citation.json" }</w:instrText>
      </w:r>
      <w:r w:rsidR="003039F7">
        <w:fldChar w:fldCharType="separate"/>
      </w:r>
      <w:r w:rsidR="003039F7" w:rsidRPr="003039F7">
        <w:rPr>
          <w:noProof/>
        </w:rPr>
        <w:t>(Buchanan-Banks, 1979)</w:t>
      </w:r>
      <w:r w:rsidR="003039F7">
        <w:fldChar w:fldCharType="end"/>
      </w:r>
      <w:r>
        <w:t>.</w:t>
      </w:r>
    </w:p>
    <w:p w14:paraId="75452D22" w14:textId="5DD7BB3F" w:rsidR="00D758D4" w:rsidRDefault="000C26A7" w:rsidP="003039F7">
      <w:r>
        <w:t>There are two subtle rainfall seasons: a drier winter season, from June through September and a wetter summer season, from October through May</w:t>
      </w:r>
      <w:r w:rsidR="003039F7">
        <w:t xml:space="preserve"> </w:t>
      </w:r>
      <w:r w:rsidR="003039F7">
        <w:fldChar w:fldCharType="begin" w:fldLock="1"/>
      </w:r>
      <w:r w:rsidR="00AA70FE">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rsidR="003039F7">
        <w:fldChar w:fldCharType="separate"/>
      </w:r>
      <w:r w:rsidR="003039F7" w:rsidRPr="003039F7">
        <w:rPr>
          <w:noProof/>
        </w:rPr>
        <w:t>(Izuka et al., 2005)</w:t>
      </w:r>
      <w:r w:rsidR="003039F7">
        <w:fldChar w:fldCharType="end"/>
      </w:r>
      <w:r>
        <w:t xml:space="preserve">. During the drier winter season, the island is influenced by relatively stronger, predominantly East to Southeast Tradewinds, lower temperatures, lower humidity and lower total rainfall. During the wetter summer season the Inter-Tropical Convergence Zone (ITCZ) moves over the region, causing light to moderate Northerly winds, higher temperatures, higher humidity, and higher total rainfall. While total rainfall is lower in the drier Tradewind season, large storm events are still observed. </w:t>
      </w:r>
      <w:r w:rsidR="00BF4A5C">
        <w:t xml:space="preserve">Analysis of 212 peak discharges at 11 continuous-record gaging sites 1959-1990 showed 65% of annual peak flows occurred during the wet season and 35% of annual peak flows occurred during the drier Tradewind season </w:t>
      </w:r>
      <w:r w:rsidR="00BF4A5C">
        <w:fldChar w:fldCharType="begin" w:fldLock="1"/>
      </w:r>
      <w:r w:rsidR="00BF4A5C">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rsidR="00BF4A5C">
        <w:fldChar w:fldCharType="separate"/>
      </w:r>
      <w:r w:rsidR="00BF4A5C" w:rsidRPr="003039F7">
        <w:rPr>
          <w:noProof/>
        </w:rPr>
        <w:t>(Wong, 1996)</w:t>
      </w:r>
      <w:r w:rsidR="00BF4A5C">
        <w:fldChar w:fldCharType="end"/>
      </w:r>
      <w:r w:rsidR="00BF4A5C">
        <w:t xml:space="preserve">. </w:t>
      </w:r>
      <w:r>
        <w:t xml:space="preserve">Analysis of mean monthly rainfall data for the period 1971-2000 showed 75% of precipitation occurred in the wet </w:t>
      </w:r>
      <w:r w:rsidR="007960EB">
        <w:t>season</w:t>
      </w:r>
      <w:r>
        <w:t>, October-May, and 25% occurred in the dry season, June-September</w:t>
      </w:r>
      <w:r w:rsidR="003039F7">
        <w:t xml:space="preserve"> </w:t>
      </w:r>
      <w:r w:rsidR="003039F7">
        <w:fldChar w:fldCharType="begin" w:fldLock="1"/>
      </w:r>
      <w:r w:rsidR="003039F7">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instrText>
      </w:r>
      <w:r w:rsidR="003039F7">
        <w:fldChar w:fldCharType="separate"/>
      </w:r>
      <w:r w:rsidR="003039F7" w:rsidRPr="003039F7">
        <w:rPr>
          <w:noProof/>
        </w:rPr>
        <w:t>(Perreault, 2010</w:t>
      </w:r>
      <w:r w:rsidR="003039F7">
        <w:fldChar w:fldCharType="end"/>
      </w:r>
      <w:r>
        <w:t>; Data from USGS rain gauges and Parameter-elevation Relationships on Independent Slopes Model (PRISM) Climate Group</w:t>
      </w:r>
      <w:r w:rsidR="003039F7">
        <w:t xml:space="preserve"> </w:t>
      </w:r>
      <w:r w:rsidR="003039F7">
        <w:fldChar w:fldCharType="begin" w:fldLock="1"/>
      </w:r>
      <w:r w:rsidR="003039F7">
        <w:instrText>ADDIN CSL_CITATION { "citationItems" : [ { "id" : "ITEM-1", "itemData" : { "DOI" : "10.1002/joc",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steris", "given" : "Phillip P.", "non-dropping-particle" : "", "parse-names" : false, "suffix" : "" } ], "container-title" : "International Journal of Climatology", "id" : "ITEM-1", "issue" : "15", "issued" : { "date-parts" : [ [ "2008" ] ] }, "page" : "2031", "title" : "Physiographically sensitive mapping of climatological temperature and precipitation across the conterminous United States", "type" : "article-journal", "volume" : "28" }, "uris" : [ "http://www.mendeley.com/documents/?uuid=2218cbee-2610-4773-a2dc-6e6dc1d7aa8f" ] } ], "mendeley" : { "formattedCitation" : "(Daly et al., 2008)", "plainTextFormattedCitation" : "(Daly et al., 2008)", "previouslyFormattedCitation" : "(Daly et al., 2008)" }, "properties" : { "noteIndex" : 0 }, "schema" : "https://github.com/citation-style-language/schema/raw/master/csl-citation.json" }</w:instrText>
      </w:r>
      <w:r w:rsidR="003039F7">
        <w:fldChar w:fldCharType="separate"/>
      </w:r>
      <w:r w:rsidR="003039F7" w:rsidRPr="003039F7">
        <w:rPr>
          <w:noProof/>
        </w:rPr>
        <w:t>(Daly et al., 2008)</w:t>
      </w:r>
      <w:r w:rsidR="003039F7">
        <w:fldChar w:fldCharType="end"/>
      </w:r>
      <w:r>
        <w:t xml:space="preserve">). </w:t>
      </w:r>
    </w:p>
    <w:p w14:paraId="79E154B4" w14:textId="77777777" w:rsidR="00D758D4" w:rsidRDefault="000C26A7">
      <w:pPr>
        <w:pStyle w:val="Heading3"/>
      </w:pPr>
      <w:r>
        <w:t>Land Use</w:t>
      </w:r>
    </w:p>
    <w:p w14:paraId="547B7832" w14:textId="3AC21736" w:rsidR="00D758D4" w:rsidRDefault="000C26A7">
      <w:r>
        <w:t xml:space="preserve">Faga'alu watershed (1.78 </w:t>
      </w:r>
      <w:r w:rsidR="007960EB">
        <w:t>km</w:t>
      </w:r>
      <w:r w:rsidR="007960EB">
        <w:rPr>
          <w:vertAlign w:val="superscript"/>
        </w:rPr>
        <w:t>2</w:t>
      </w:r>
      <w:r w:rsidR="007960EB" w:rsidRPr="007960EB">
        <w:t>)</w:t>
      </w:r>
      <w:r>
        <w:t xml:space="preserve"> can be divided into two subwatersheds: 1) an upper subwatershed characterized by large areas of undisturbed, steeply-sloping, forested hillsides (UPPER</w:t>
      </w:r>
      <w:r w:rsidR="007960EB">
        <w:t>) (0.9km</w:t>
      </w:r>
      <w:r w:rsidR="007960EB">
        <w:rPr>
          <w:vertAlign w:val="superscript"/>
        </w:rPr>
        <w:t>2</w:t>
      </w:r>
      <w:r w:rsidR="007960EB" w:rsidRPr="007960EB">
        <w:t>)</w:t>
      </w:r>
      <w:r>
        <w:t xml:space="preserve">, and 2) a lower subwatershed </w:t>
      </w:r>
      <w:r w:rsidR="007960EB">
        <w:t>with</w:t>
      </w:r>
      <w:r>
        <w:t xml:space="preserve"> similarly steep forested topography and relatively small flat areas that are urbanized or densely settled (LOWER</w:t>
      </w:r>
      <w:r w:rsidR="007960EB">
        <w:t>) (</w:t>
      </w:r>
      <w:r>
        <w:t xml:space="preserve">0.88 </w:t>
      </w:r>
      <w:r w:rsidR="007960EB">
        <w:t>km</w:t>
      </w:r>
      <w:r w:rsidR="007960EB">
        <w:rPr>
          <w:vertAlign w:val="superscript"/>
        </w:rPr>
        <w:t>2</w:t>
      </w:r>
      <w:r w:rsidR="007960EB" w:rsidRPr="007960EB">
        <w:t>) (</w:t>
      </w:r>
      <w:r>
        <w:t>Figure 1). This settlement pattern is typical in the South Pacific and other volcanic islands, where their small size and steep topography constrain development to areas near the coast</w:t>
      </w:r>
      <w:r w:rsidR="005A53E2">
        <w:t xml:space="preserve"> </w:t>
      </w:r>
      <w:r w:rsidR="005A53E2">
        <w:fldChar w:fldCharType="begin" w:fldLock="1"/>
      </w:r>
      <w:r w:rsidR="001C41C3">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mendeley" : { "formattedCitation" : "(B\u00e9gin et al., 2014)", "plainTextFormattedCitation" : "(B\u00e9gin et al., 2014)", "previouslyFormattedCitation" : "(B\u00e9gin et al., 2014)" }, "properties" : { "noteIndex" : 0 }, "schema" : "https://github.com/citation-style-language/schema/raw/master/csl-citation.json" }</w:instrText>
      </w:r>
      <w:r w:rsidR="005A53E2">
        <w:fldChar w:fldCharType="separate"/>
      </w:r>
      <w:r w:rsidR="005A53E2" w:rsidRPr="005A53E2">
        <w:rPr>
          <w:noProof/>
        </w:rPr>
        <w:t>(Bégin et al., 2014)</w:t>
      </w:r>
      <w:r w:rsidR="005A53E2">
        <w:fldChar w:fldCharType="end"/>
      </w:r>
      <w:r>
        <w:t>. The LOWER subwatershed also includes two unique anthropogenic features not found in "typical" watersheds in American Samoa: 1) an open aggregate quarry, upstream of FG2 in Figure 1, and 2) a large impervious area associated with a hospital, adjacent FG3 in Figure 1. To separate these key features, the LOWER subwatershed can be further divided into a LOWER_QUARRY subwatershed, draining areas between FG1 and FG2, and a LOWER_VILLAGE subwatershed, draining areas between FG2 and FG3.</w:t>
      </w:r>
    </w:p>
    <w:p w14:paraId="118A6291" w14:textId="77777777" w:rsidR="005A53E2" w:rsidRDefault="005A53E2"/>
    <w:p w14:paraId="1FBF0B47" w14:textId="77777777" w:rsidR="00D758D4" w:rsidRDefault="000C26A7">
      <w:r>
        <w:t>Insert Table 1 here</w:t>
      </w:r>
    </w:p>
    <w:p w14:paraId="4929D24A" w14:textId="77777777" w:rsidR="005A53E2" w:rsidRDefault="005A53E2"/>
    <w:p w14:paraId="7F2078F5" w14:textId="0C93EB02" w:rsidR="00D758D4" w:rsidRDefault="000C26A7">
      <w:pPr>
        <w:ind w:firstLine="0"/>
      </w:pPr>
      <w:r>
        <w:t xml:space="preserve">Table 1. Land use categories in Faga'alu subwatersheds </w:t>
      </w:r>
      <w:r w:rsidR="00252081">
        <w:fldChar w:fldCharType="begin" w:fldLock="1"/>
      </w:r>
      <w:r w:rsidR="00252081">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formattedCitation" : "(NOAA\u2019s Ocean Service and Coastal Services Center, 2010)", "plainTextFormattedCitation" : "(NOAA\u2019s Ocean Service and Coastal Services Center, 2010)", "previouslyFormattedCitation" : "(NOAA\u2019s Ocean Service and Coastal Services Center, 2010)" }, "properties" : { "noteIndex" : 0 }, "schema" : "https://github.com/citation-style-language/schema/raw/master/csl-citation.json" }</w:instrText>
      </w:r>
      <w:r w:rsidR="00252081">
        <w:fldChar w:fldCharType="separate"/>
      </w:r>
      <w:r w:rsidR="00252081" w:rsidRPr="00252081">
        <w:rPr>
          <w:noProof/>
        </w:rPr>
        <w:t>(NOAA’s Ocean Service and Coastal Services Center, 2010)</w:t>
      </w:r>
      <w:r w:rsidR="00252081">
        <w:fldChar w:fldCharType="end"/>
      </w:r>
      <w:r w:rsidR="00252081">
        <w:t>.</w:t>
      </w:r>
    </w:p>
    <w:p w14:paraId="1BCD4ADD" w14:textId="77777777" w:rsidR="00D758D4" w:rsidRDefault="00D758D4"/>
    <w:p w14:paraId="2DBDBD81" w14:textId="77AA21D0" w:rsidR="00D758D4" w:rsidRDefault="000C26A7">
      <w:r>
        <w:t xml:space="preserve">A land cover map (2.5 m resolution) </w:t>
      </w:r>
      <w:r w:rsidR="00252081">
        <w:fldChar w:fldCharType="begin" w:fldLock="1"/>
      </w:r>
      <w:r w:rsidR="00252081">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formattedCitation" : "(NOAA\u2019s Ocean Service and Coastal Services Center, 2010)", "plainTextFormattedCitation" : "(NOAA\u2019s Ocean Service and Coastal Services Center, 2010)", "previouslyFormattedCitation" : "(NOAA\u2019s Ocean Service and Coastal Services Center, 2010)" }, "properties" : { "noteIndex" : 0 }, "schema" : "https://github.com/citation-style-language/schema/raw/master/csl-citation.json" }</w:instrText>
      </w:r>
      <w:r w:rsidR="00252081">
        <w:fldChar w:fldCharType="separate"/>
      </w:r>
      <w:r w:rsidR="00252081" w:rsidRPr="00252081">
        <w:rPr>
          <w:noProof/>
        </w:rPr>
        <w:t>(NOAA’s Ocean Service and Coastal Services Center, 2010)</w:t>
      </w:r>
      <w:r w:rsidR="00252081">
        <w:fldChar w:fldCharType="end"/>
      </w:r>
      <w:r w:rsidR="00252081">
        <w:t xml:space="preserve"> </w:t>
      </w:r>
      <w:r>
        <w:t>classified the predominant land cover in Faga'alu watershed as undisturbed (93.2%), including forest (84.5%) and scrub/shrub (8.6%) on the steep hillsides</w:t>
      </w:r>
      <w:r w:rsidR="00252081">
        <w:t xml:space="preserve"> </w:t>
      </w:r>
      <w:r>
        <w:t>(Table 1), where natural landsliding can contribute large amounts of sediment during storm events</w:t>
      </w:r>
      <w:r w:rsidR="00252081">
        <w:t xml:space="preserve"> </w:t>
      </w:r>
      <w:r w:rsidR="00252081">
        <w:fldChar w:fldCharType="begin" w:fldLock="1"/>
      </w:r>
      <w:r w:rsidR="00E5494F">
        <w:instrText>ADDIN CSL_CITATION { "citationItems" : [ { "id" : "ITEM-1", "itemData" : { "author" : [ { "dropping-particle" : "", "family" : "Buchanan-Banks", "given" : "Jane", "non-dropping-particle" : "", "parse-names" : false, "suffix" : "" } ], "id" : "ITEM-1", "issued" : { "date-parts" : [ [ "1979" ] ] }, "publisher" : "U.S. Geological Survey", "title" : "The October 28, 1979 Landslidng on Tutuila. Open File Report 81-81", "type" : "report" }, "uris" : [ "http://www.mendeley.com/documents/?uuid=bbdbe252-c9d2-4924-9f63-3e0e82648fcd" ] }, { "id" : "ITEM-2", "itemData" : { "ISBN" : "0169-555X", "author" : [ { "dropping-particle" : "", "family" : "Calhoun", "given" : "R Scott", "non-dropping-particle" : "", "parse-names" : false, "suffix" : "" }, { "dropping-particle" : "", "family" : "Fletcher", "given" : "C H", "non-dropping-particle" : "", "parse-names" : false, "suffix" : "" } ], "container-title" : "Geomorphology", "id" : "ITEM-2",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Buchanan-Banks, 1979; Calhoun and Fletcher, 1999)", "plainTextFormattedCitation" : "(Buchanan-Banks, 1979; Calhoun and Fletcher, 1999)", "previouslyFormattedCitation" : "(Buchanan-Banks, 1979; Calhoun and Fletcher, 1999)" }, "properties" : { "noteIndex" : 0 }, "schema" : "https://github.com/citation-style-language/schema/raw/master/csl-citation.json" }</w:instrText>
      </w:r>
      <w:r w:rsidR="00252081">
        <w:fldChar w:fldCharType="separate"/>
      </w:r>
      <w:r w:rsidR="00252081" w:rsidRPr="00252081">
        <w:rPr>
          <w:noProof/>
        </w:rPr>
        <w:t>(Buchanan-</w:t>
      </w:r>
      <w:r w:rsidR="00252081" w:rsidRPr="00252081">
        <w:rPr>
          <w:noProof/>
        </w:rPr>
        <w:lastRenderedPageBreak/>
        <w:t>Banks, 1979; Calhoun and Fletcher, 1999)</w:t>
      </w:r>
      <w:r w:rsidR="00252081">
        <w:fldChar w:fldCharType="end"/>
      </w:r>
      <w:r>
        <w:t xml:space="preserve">. Compared to other watersheds on Tutuila, a relatively large portion of Faga'alu watershed is urbanized (4.6% "High Intensity Developed" in Table 1), due to large areas of impervious surface associated with the hospital and the numerous residences and businesses. A small portion of the watershed (1.1%) is developed open space, which includes landscaped lawns and parks. In addition to some small household gardens there are several small agricultural areas growing banana and taro on the steep hillsides. These agricultural plots were classified as "Grassland" due to the high fractional grass cover in the plots. Farmers of these plots are currently receiving technical assistance from the Natural Resource Conservation Service (NRCS) to mitigate erosion. There are several small footpaths and unpaved driveways in the village, but most unpaved roads are stabilized with compacted gravel and do not appear to be a major contributor of sediment </w:t>
      </w:r>
      <w:r>
        <w:fldChar w:fldCharType="begin" w:fldLock="1"/>
      </w:r>
      <w:r>
        <w:instrText>ADDIN CSL_CITATION { "citationItems" : [ { "id" : "ITEM-1", "itemData" : { "author" : [ { "dropping-particle" : "", "family" : "Horsley-Witten", "given" : "", "non-dropping-particle" : "", "parse-names" : false, "suffix" : "" } ], "id" : "ITEM-1", "issued" : { "date-parts" : [ [ "2012" ] ] }, "title" : "Post-Construction Stormwater Training Workshop, Field Work, and Interagency Meeting Summary", "type" : "report" }, "uris" : [ "http://www.mendeley.com/documents/?uuid=243bbdad-ab82-49b4-9524-b594979cd4fb" ] } ], "mendeley" : { "formattedCitation" : "(Horsley-Witten, 2012)", "plainTextFormattedCitation" : "(Horsley-Witten, 2012)", "previouslyFormattedCitation" : "(Horsley-Witten, 2012)" }, "properties" : { "noteIndex" : 0 }, "schema" : "https://github.com/citation-style-language/schema/raw/master/csl-citation.json" }</w:instrText>
      </w:r>
      <w:r>
        <w:fldChar w:fldCharType="separate"/>
      </w:r>
      <w:r w:rsidRPr="000C26A7">
        <w:rPr>
          <w:noProof/>
        </w:rPr>
        <w:t>(Horsley-Witten, 2012)</w:t>
      </w:r>
      <w:r>
        <w:fldChar w:fldCharType="end"/>
      </w:r>
      <w:r>
        <w:t xml:space="preserve">. Longitudinal sampling of Faga'alu stream during low flow conditions in 2011 showed significantly increased turbidity downstream of a bridge construction site on the village road approximately 200 m downstream of FG2 </w:t>
      </w:r>
      <w:r>
        <w:fldChar w:fldCharType="begin" w:fldLock="1"/>
      </w:r>
      <w:r>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formattedCitation" : "(Curtis et al., 2011)", "plainTextFormattedCitation" : "(Curtis et al., 2011)", "previouslyFormattedCitation" : "(Curtis et al., 2011)" }, "properties" : { "noteIndex" : 0 }, "schema" : "https://github.com/citation-style-language/schema/raw/master/csl-citation.json" }</w:instrText>
      </w:r>
      <w:r>
        <w:fldChar w:fldCharType="separate"/>
      </w:r>
      <w:r w:rsidRPr="000C26A7">
        <w:rPr>
          <w:noProof/>
        </w:rPr>
        <w:t>(Curtis et al., 2011)</w:t>
      </w:r>
      <w:r>
        <w:fldChar w:fldCharType="end"/>
      </w:r>
      <w:r>
        <w:t>. Construction of the bridge was completed in March 2012 and no longer increases turbidity.</w:t>
      </w:r>
    </w:p>
    <w:p w14:paraId="631BC0B3" w14:textId="2305C790" w:rsidR="00D758D4" w:rsidRDefault="000C26A7">
      <w:r>
        <w:t xml:space="preserve">An open-pit aggregate quarry, covering 1.6 ha (5.7% of LOWER_QUARRY subwatershed) accounts for the majority of the 1.0% Bare Land in Faga'alu watershed (Table 1). The quarry has been in continuous operation since the 1960's by advancing into the steep hillside to quarry the underlying basalt formation </w:t>
      </w:r>
      <w:r>
        <w:fldChar w:fldCharType="begin" w:fldLock="1"/>
      </w:r>
      <w:r>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fldChar w:fldCharType="separate"/>
      </w:r>
      <w:r w:rsidRPr="000C26A7">
        <w:rPr>
          <w:noProof/>
        </w:rPr>
        <w:t>(Latinis et al., 1996)</w:t>
      </w:r>
      <w:r>
        <w:fldChar w:fldCharType="end"/>
      </w:r>
      <w:r>
        <w:t>. The overburden soil and weathered rock was either piled up on-site where it was eroded by storms, or was manually rinsed from crushed aggregate. With few sediment runoff controls in place, the sedimen</w:t>
      </w:r>
      <w:r w:rsidR="00AB4A58">
        <w:t>t was discharged directly to Faga’alu</w:t>
      </w:r>
      <w:r>
        <w:t xml:space="preserve"> stream. In 2011, the quarry operators installed some sediment runoff management practices such as silt fences and settling ponds </w:t>
      </w:r>
      <w:r>
        <w:fldChar w:fldCharType="begin" w:fldLock="1"/>
      </w:r>
      <w:r>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formattedCitation" : "(Horsley-Witten, 2011)", "plainTextFormattedCitation" : "(Horsley-Witten, 2011)", "previouslyFormattedCitation" : "(Horsley-Witten, 2011)" }, "properties" : { "noteIndex" : 0 }, "schema" : "https://github.com/citation-style-language/schema/raw/master/csl-citation.json" }</w:instrText>
      </w:r>
      <w:r>
        <w:fldChar w:fldCharType="separate"/>
      </w:r>
      <w:r w:rsidRPr="000C26A7">
        <w:rPr>
          <w:noProof/>
        </w:rPr>
        <w:t>(Horsley-Witten, 2011)</w:t>
      </w:r>
      <w:r>
        <w:fldChar w:fldCharType="end"/>
      </w:r>
      <w:r>
        <w:t xml:space="preserve"> but they were unmaintained and inadequate to control the large amount of sediment mobilized during storm events </w:t>
      </w:r>
      <w:r>
        <w:fldChar w:fldCharType="begin" w:fldLock="1"/>
      </w:r>
      <w:r>
        <w:instrText>ADDIN CSL_CITATION { "citationItems" : [ { "id" : "ITEM-1", "itemData" : { "author" : [ { "dropping-particle" : "", "family" : "Horsley-Witten", "given" : "", "non-dropping-particle" : "", "parse-names" : false, "suffix" : "" } ], "id" : "ITEM-1", "issued" : { "date-parts" : [ [ "2012" ] ] }, "title" : "Post-Construction Stormwater Training Workshop, Field Work, and Interagency Meeting Summary", "type" : "report" }, "uris" : [ "http://www.mendeley.com/documents/?uuid=243bbdad-ab82-49b4-9524-b594979cd4fb" ] } ], "mendeley" : { "formattedCitation" : "(Horsley-Witten, 2012)", "plainTextFormattedCitation" : "(Horsley-Witten, 2012)", "previouslyFormattedCitation" : "(Horsley-Witten, 2012)" }, "properties" : { "noteIndex" : 0 }, "schema" : "https://github.com/citation-style-language/schema/raw/master/csl-citation.json" }</w:instrText>
      </w:r>
      <w:r>
        <w:fldChar w:fldCharType="separate"/>
      </w:r>
      <w:r w:rsidRPr="000C26A7">
        <w:rPr>
          <w:noProof/>
        </w:rPr>
        <w:t>(Horsley-Witten, 2012)</w:t>
      </w:r>
      <w:r>
        <w:fldChar w:fldCharType="end"/>
      </w:r>
      <w:r>
        <w:t xml:space="preserve">. In 2013, additional control structures were installed to route the groundwater seep directly from the blast face into the stream, to prevent it from eroding sediment from the haul road into the stream. Crushed rock was also distributed over the haul road and landings to decrease erodible sediment, and some large piles of overburden were naturally overgrown by vegetation (Figure 2)(See </w:t>
      </w:r>
      <w:r>
        <w:fldChar w:fldCharType="begin" w:fldLock="1"/>
      </w:r>
      <w:r w:rsidR="00AA70FE">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fldChar w:fldCharType="separate"/>
      </w:r>
      <w:r>
        <w:rPr>
          <w:noProof/>
        </w:rPr>
        <w:t>Holst-Rice et al.</w:t>
      </w:r>
      <w:r w:rsidRPr="000C26A7">
        <w:rPr>
          <w:noProof/>
        </w:rPr>
        <w:t xml:space="preserve"> </w:t>
      </w:r>
      <w:r>
        <w:rPr>
          <w:noProof/>
        </w:rPr>
        <w:t>(</w:t>
      </w:r>
      <w:r w:rsidRPr="000C26A7">
        <w:rPr>
          <w:noProof/>
        </w:rPr>
        <w:t>2015)</w:t>
      </w:r>
      <w:r>
        <w:fldChar w:fldCharType="end"/>
      </w:r>
      <w:r>
        <w:t xml:space="preserve"> for a full description of mitigation efforts at the quarry).</w:t>
      </w:r>
    </w:p>
    <w:p w14:paraId="31B30F44" w14:textId="77777777" w:rsidR="00063DEE" w:rsidRDefault="00063DEE"/>
    <w:p w14:paraId="3ABC6DC4" w14:textId="77777777" w:rsidR="00D758D4" w:rsidRDefault="000C26A7">
      <w:r>
        <w:rPr>
          <w:noProof/>
        </w:rPr>
        <w:lastRenderedPageBreak/>
        <w:drawing>
          <wp:inline distT="0" distB="0" distL="0" distR="0" wp14:anchorId="544507F8" wp14:editId="774F9B4B">
            <wp:extent cx="5486400" cy="3086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rry before and after.tif"/>
                    <pic:cNvPicPr/>
                  </pic:nvPicPr>
                  <pic:blipFill>
                    <a:blip r:embed="rId8"/>
                    <a:stretch>
                      <a:fillRect/>
                    </a:stretch>
                  </pic:blipFill>
                  <pic:spPr>
                    <a:xfrm>
                      <a:off x="0" y="0"/>
                      <a:ext cx="5486400" cy="3086100"/>
                    </a:xfrm>
                    <a:prstGeom prst="rect">
                      <a:avLst/>
                    </a:prstGeom>
                  </pic:spPr>
                </pic:pic>
              </a:graphicData>
            </a:graphic>
          </wp:inline>
        </w:drawing>
      </w:r>
    </w:p>
    <w:p w14:paraId="69CBD0C4" w14:textId="77777777" w:rsidR="00D758D4" w:rsidRDefault="000C26A7">
      <w:pPr>
        <w:ind w:firstLine="0"/>
      </w:pPr>
      <w:r>
        <w:t>Figure 2. Photos of the open aggregate quarry in Faga'alu in 2012 (Top) and 2014 (Bottom). Photo: Messina</w:t>
      </w:r>
    </w:p>
    <w:p w14:paraId="07998EAA" w14:textId="77777777" w:rsidR="00063DEE" w:rsidRDefault="00063DEE">
      <w:pPr>
        <w:ind w:firstLine="0"/>
      </w:pPr>
    </w:p>
    <w:p w14:paraId="4B14E3DE" w14:textId="4F1D2151" w:rsidR="00D758D4" w:rsidRDefault="000C26A7">
      <w:r>
        <w:t xml:space="preserve">Three water impoundment structures were built in the UPPER subwatershed for drinking water supply and hydropower but only the highest, Matafao Reservoir, was ever connected to the municipal water system and has since fallen out of use </w:t>
      </w:r>
      <w:r>
        <w:fldChar w:fldCharType="begin" w:fldLock="1"/>
      </w:r>
      <w:r w:rsidR="00A55591">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fldChar w:fldCharType="separate"/>
      </w:r>
      <w:r w:rsidRPr="000C26A7">
        <w:rPr>
          <w:noProof/>
        </w:rPr>
        <w:t>(Tonkin &amp; Taylor International Ltd., 1989)</w:t>
      </w:r>
      <w:r>
        <w:fldChar w:fldCharType="end"/>
      </w:r>
      <w:r>
        <w:t>(Figure 1). The dam at FG1 has filled with bedload sediment and flows over the spillway even at the lowest flows. We assume the other reservoirs are similarly filled with coarse sediment and are not currently retaining fine suspended sediment. A full description of stream impoundments is in Appendix 2.</w:t>
      </w:r>
    </w:p>
    <w:p w14:paraId="7B768E5E" w14:textId="77777777" w:rsidR="00D758D4" w:rsidRDefault="000C26A7">
      <w:pPr>
        <w:pStyle w:val="Heading2"/>
      </w:pPr>
      <w:r>
        <w:t>Methods</w:t>
      </w:r>
    </w:p>
    <w:p w14:paraId="0E409A5F" w14:textId="5EEC2BA2" w:rsidR="00D758D4" w:rsidRDefault="000C26A7">
      <w:r>
        <w:t xml:space="preserve">The suspended sediment </w:t>
      </w:r>
      <w:r w:rsidR="008E76A6">
        <w:t>yield</w:t>
      </w:r>
      <w:r>
        <w:t xml:space="preserve"> (SSY) </w:t>
      </w:r>
      <w:r w:rsidR="008E76A6">
        <w:t xml:space="preserve">in Faga'alu stream </w:t>
      </w:r>
      <w:r>
        <w:t xml:space="preserve">was </w:t>
      </w:r>
      <w:r w:rsidR="00F24C30">
        <w:t>measur</w:t>
      </w:r>
      <w:r>
        <w:t>ed at three sampling points that drain key land covers suspected of having different SSY: FG1 drains undisturbed forest in the UPPER subwatershed, FG2 drains undisturbed forest and the quarry in the LOWER_QUARRY subwatershed, and FG3 drains undisturbed forest and the village in the LOWER_VILLAGE subwatershed. While steep, mountainous watersheds can discharge large amounts of bedload</w:t>
      </w:r>
      <w:r w:rsidR="00A55591">
        <w:t xml:space="preserve"> </w:t>
      </w:r>
      <w:r w:rsidR="00A55591">
        <w:fldChar w:fldCharType="begin" w:fldLock="1"/>
      </w:r>
      <w:r w:rsidR="00804ACF">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plainTextFormattedCitation" : "(Milliman and Syvitski, 1992)", "previouslyFormattedCitation" : "(Milliman and Syvitski, 1992)" }, "properties" : { "noteIndex" : 0 }, "schema" : "https://github.com/citation-style-language/schema/raw/master/csl-citation.json" }</w:instrText>
      </w:r>
      <w:r w:rsidR="00A55591">
        <w:fldChar w:fldCharType="separate"/>
      </w:r>
      <w:r w:rsidR="00A55591" w:rsidRPr="00A55591">
        <w:rPr>
          <w:noProof/>
        </w:rPr>
        <w:t>(Milliman and Syvitski, 1992)</w:t>
      </w:r>
      <w:r w:rsidR="00A55591">
        <w:fldChar w:fldCharType="end"/>
      </w:r>
      <w:r>
        <w:t>, this research is focused on sediment size fractions that can be transported in suspension in the marine environment to settle on corals; this is generally restricted to silt and clay fractions (&lt;16um)</w:t>
      </w:r>
      <w:r w:rsidR="00A55591">
        <w:t xml:space="preserve"> </w:t>
      </w:r>
      <w:r w:rsidR="00A55591">
        <w:fldChar w:fldCharType="begin" w:fldLock="1"/>
      </w:r>
      <w:r w:rsidR="00131534">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Asselman, 2000; Storlazzi et al., 2015)", "plainTextFormattedCitation" : "(Asselman, 2000; Storlazzi et al., 2015)", "previouslyFormattedCitation" : "(Asselman, 2000; Storlazzi et al., 2015)" }, "properties" : { "noteIndex" : 0 }, "schema" : "https://github.com/citation-style-language/schema/raw/master/csl-citation.json" }</w:instrText>
      </w:r>
      <w:r w:rsidR="00A55591">
        <w:fldChar w:fldCharType="separate"/>
      </w:r>
      <w:r w:rsidR="00F24C30" w:rsidRPr="00F24C30">
        <w:rPr>
          <w:noProof/>
        </w:rPr>
        <w:t>(Asselman, 2000; Storlazzi et al., 2015)</w:t>
      </w:r>
      <w:r w:rsidR="00A55591">
        <w:fldChar w:fldCharType="end"/>
      </w:r>
      <w:r>
        <w:t>.</w:t>
      </w:r>
    </w:p>
    <w:p w14:paraId="5F6EE97B" w14:textId="77777777" w:rsidR="00D758D4" w:rsidRDefault="000C26A7">
      <w:pPr>
        <w:pStyle w:val="Heading3"/>
      </w:pPr>
      <w:r>
        <w:t>Calculating suspended sediment yield from individual storm events (</w:t>
      </w:r>
      <w:r w:rsidR="005D50D5">
        <w:t>SSY</w:t>
      </w:r>
      <w:r w:rsidR="005D50D5">
        <w:rPr>
          <w:vertAlign w:val="subscript"/>
        </w:rPr>
        <w:t>EV</w:t>
      </w:r>
      <w:r>
        <w:t>)</w:t>
      </w:r>
    </w:p>
    <w:p w14:paraId="3CFFEBA6" w14:textId="4181A154" w:rsidR="00D758D4" w:rsidRDefault="005D50D5">
      <w:r>
        <w:t>SSY</w:t>
      </w:r>
      <w:r>
        <w:rPr>
          <w:vertAlign w:val="subscript"/>
        </w:rPr>
        <w:t>EV</w:t>
      </w:r>
      <w:r w:rsidR="000C26A7">
        <w:t xml:space="preserve"> at FG1, FG2, and FG3 was calculated by integrating continuous estimates of suspended sediment yield, calculated from measured or modeled water discharge (Q) and measured or modeled suspended sediment concentration (SSC)</w:t>
      </w:r>
      <w:r w:rsidR="008E76A6">
        <w:t xml:space="preserve"> </w:t>
      </w:r>
      <w:r w:rsidR="008E76A6">
        <w:fldChar w:fldCharType="begin" w:fldLock="1"/>
      </w:r>
      <w:r w:rsidR="008E76A6">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8E76A6">
        <w:fldChar w:fldCharType="separate"/>
      </w:r>
      <w:r w:rsidR="008E76A6" w:rsidRPr="008E76A6">
        <w:rPr>
          <w:noProof/>
        </w:rPr>
        <w:t>(Duvert et al., 2012)</w:t>
      </w:r>
      <w:r w:rsidR="008E76A6">
        <w:fldChar w:fldCharType="end"/>
      </w:r>
      <w:r w:rsidR="000C26A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4347"/>
        <w:gridCol w:w="3118"/>
      </w:tblGrid>
      <w:tr w:rsidR="00D758D4" w14:paraId="43E11ADF" w14:textId="77777777" w:rsidTr="008E76A6">
        <w:tc>
          <w:tcPr>
            <w:tcW w:w="1885" w:type="dxa"/>
          </w:tcPr>
          <w:p w14:paraId="41002296" w14:textId="77777777" w:rsidR="00D758D4" w:rsidRDefault="00D758D4"/>
        </w:tc>
        <w:tc>
          <w:tcPr>
            <w:tcW w:w="4347" w:type="dxa"/>
          </w:tcPr>
          <w:p w14:paraId="3D3BA1D2" w14:textId="27010EC0" w:rsidR="00D758D4" w:rsidRDefault="000E44C8" w:rsidP="008E76A6">
            <w:pPr>
              <w:tabs>
                <w:tab w:val="left" w:pos="1170"/>
              </w:tabs>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k</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SSC</m:t>
                    </m:r>
                    <m:d>
                      <m:dPr>
                        <m:ctrlPr>
                          <w:rPr>
                            <w:rFonts w:ascii="Cambria Math" w:hAnsi="Cambria Math"/>
                            <w:i/>
                          </w:rPr>
                        </m:ctrlPr>
                      </m:dPr>
                      <m:e>
                        <m:r>
                          <w:rPr>
                            <w:rFonts w:ascii="Cambria Math" w:hAnsi="Cambria Math"/>
                          </w:rPr>
                          <m:t>t</m:t>
                        </m:r>
                      </m:e>
                    </m:d>
                    <m:r>
                      <w:rPr>
                        <w:rFonts w:ascii="Cambria Math" w:hAnsi="Cambria Math"/>
                      </w:rPr>
                      <m:t>*dt</m:t>
                    </m:r>
                  </m:e>
                </m:nary>
              </m:oMath>
            </m:oMathPara>
          </w:p>
        </w:tc>
        <w:tc>
          <w:tcPr>
            <w:tcW w:w="3118" w:type="dxa"/>
          </w:tcPr>
          <w:p w14:paraId="33BBBA26" w14:textId="77777777" w:rsidR="00D758D4" w:rsidRDefault="000C26A7" w:rsidP="008E76A6">
            <w:pPr>
              <w:jc w:val="right"/>
            </w:pPr>
            <w:r>
              <w:t>Equation 1</w:t>
            </w:r>
          </w:p>
        </w:tc>
      </w:tr>
      <w:tr w:rsidR="00D758D4" w14:paraId="3B655678" w14:textId="77777777" w:rsidTr="008E76A6">
        <w:tc>
          <w:tcPr>
            <w:tcW w:w="9350" w:type="dxa"/>
            <w:gridSpan w:val="3"/>
          </w:tcPr>
          <w:p w14:paraId="2DD0B966" w14:textId="69B0FDF0" w:rsidR="00D758D4" w:rsidRDefault="008E76A6" w:rsidP="00B33F17">
            <w:pPr>
              <w:ind w:firstLine="0"/>
            </w:pPr>
            <w:r w:rsidRPr="00BA7675">
              <w:rPr>
                <w:rFonts w:cs="Times"/>
                <w:szCs w:val="24"/>
              </w:rPr>
              <w:t xml:space="preserve">where </w:t>
            </w:r>
            <w:r w:rsidRPr="00BA7675">
              <w:rPr>
                <w:rFonts w:cs="Times"/>
                <w:i/>
                <w:szCs w:val="24"/>
              </w:rPr>
              <w:t>SSY</w:t>
            </w:r>
            <w:r w:rsidRPr="00BA7675">
              <w:rPr>
                <w:rFonts w:cs="Times"/>
                <w:i/>
                <w:szCs w:val="24"/>
                <w:vertAlign w:val="subscript"/>
              </w:rPr>
              <w:t xml:space="preserve">EV </w:t>
            </w:r>
            <w:r w:rsidRPr="00BA7675">
              <w:rPr>
                <w:rFonts w:cs="Times"/>
                <w:szCs w:val="24"/>
              </w:rPr>
              <w:t>is suspended sediment yield (tons)</w:t>
            </w:r>
            <w:r>
              <w:rPr>
                <w:rFonts w:cs="Times"/>
                <w:szCs w:val="24"/>
              </w:rPr>
              <w:t xml:space="preserve"> for an event from t=0 at </w:t>
            </w:r>
            <w:r w:rsidRPr="00BA7675">
              <w:rPr>
                <w:rFonts w:cs="Times"/>
                <w:szCs w:val="24"/>
              </w:rPr>
              <w:t xml:space="preserve">storm start to T=storm end, </w:t>
            </w:r>
            <w:r w:rsidRPr="00BA7675">
              <w:rPr>
                <w:rFonts w:cs="Times"/>
                <w:i/>
                <w:szCs w:val="24"/>
              </w:rPr>
              <w:t xml:space="preserve">SSC </w:t>
            </w:r>
            <w:r w:rsidRPr="00BA7675">
              <w:rPr>
                <w:rFonts w:cs="Times"/>
                <w:szCs w:val="24"/>
              </w:rPr>
              <w:t xml:space="preserve">is suspended sediment concentration (mg/L), and </w:t>
            </w:r>
            <w:r w:rsidRPr="00BA7675">
              <w:rPr>
                <w:rFonts w:cs="Times"/>
                <w:i/>
                <w:szCs w:val="24"/>
              </w:rPr>
              <w:t>Q</w:t>
            </w:r>
            <w:r w:rsidRPr="00BA7675">
              <w:rPr>
                <w:rFonts w:cs="Times"/>
                <w:szCs w:val="24"/>
              </w:rPr>
              <w:t xml:space="preserve"> is water discharge (L/sec)</w:t>
            </w:r>
            <w:r>
              <w:rPr>
                <w:rFonts w:cs="Times"/>
                <w:szCs w:val="24"/>
              </w:rPr>
              <w:t xml:space="preserve">, and </w:t>
            </w:r>
            <w:r>
              <w:rPr>
                <w:rFonts w:cs="Times"/>
                <w:i/>
                <w:szCs w:val="24"/>
              </w:rPr>
              <w:t xml:space="preserve">k </w:t>
            </w:r>
            <w:r>
              <w:rPr>
                <w:rFonts w:cs="Times"/>
                <w:szCs w:val="24"/>
              </w:rPr>
              <w:t>converts from mg to tons (10</w:t>
            </w:r>
            <w:r w:rsidRPr="00116F6E">
              <w:rPr>
                <w:rFonts w:cs="Times"/>
                <w:szCs w:val="24"/>
                <w:vertAlign w:val="superscript"/>
              </w:rPr>
              <w:t>-6</w:t>
            </w:r>
            <w:r>
              <w:rPr>
                <w:rFonts w:cs="Times"/>
                <w:szCs w:val="24"/>
              </w:rPr>
              <w:t>)</w:t>
            </w:r>
            <w:r w:rsidRPr="00BA7675">
              <w:rPr>
                <w:rFonts w:cs="Times"/>
                <w:szCs w:val="24"/>
              </w:rPr>
              <w:t>.</w:t>
            </w:r>
          </w:p>
        </w:tc>
      </w:tr>
    </w:tbl>
    <w:p w14:paraId="39B32052" w14:textId="58D1F141" w:rsidR="00D758D4" w:rsidRDefault="000C26A7">
      <w:r>
        <w:lastRenderedPageBreak/>
        <w:t>Storm events can be defined by precipitation</w:t>
      </w:r>
      <w:r w:rsidR="008E76A6">
        <w:t xml:space="preserve"> </w:t>
      </w:r>
      <w:r w:rsidR="008E76A6">
        <w:fldChar w:fldCharType="begin" w:fldLock="1"/>
      </w:r>
      <w:r w:rsidR="008E76A6">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8E76A6">
        <w:fldChar w:fldCharType="separate"/>
      </w:r>
      <w:r w:rsidR="008E76A6" w:rsidRPr="008E76A6">
        <w:rPr>
          <w:noProof/>
        </w:rPr>
        <w:t>(Hicks, 1990)</w:t>
      </w:r>
      <w:r w:rsidR="008E76A6">
        <w:fldChar w:fldCharType="end"/>
      </w:r>
      <w:r>
        <w:t xml:space="preserve"> or discharge parameters </w:t>
      </w:r>
      <w:r w:rsidR="008E76A6">
        <w:fldChar w:fldCharType="begin" w:fldLock="1"/>
      </w:r>
      <w:r w:rsidR="008E76A6">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8E76A6">
        <w:fldChar w:fldCharType="separate"/>
      </w:r>
      <w:r w:rsidR="008E76A6" w:rsidRPr="008E76A6">
        <w:rPr>
          <w:noProof/>
        </w:rPr>
        <w:t>(Duvert et al., 2012)</w:t>
      </w:r>
      <w:r w:rsidR="008E76A6">
        <w:fldChar w:fldCharType="end"/>
      </w:r>
      <w:r>
        <w:t xml:space="preserve">, and the method used to identify storm events on the hydrograph can significantly influence the analysis of </w:t>
      </w:r>
      <w:r w:rsidR="005D50D5">
        <w:t>SSY</w:t>
      </w:r>
      <w:r w:rsidR="005D50D5">
        <w:rPr>
          <w:vertAlign w:val="subscript"/>
        </w:rPr>
        <w:t>EV</w:t>
      </w:r>
      <w:r w:rsidR="008E76A6">
        <w:t xml:space="preserve"> </w:t>
      </w:r>
      <w:r w:rsidR="008E76A6">
        <w:fldChar w:fldCharType="begin" w:fldLock="1"/>
      </w:r>
      <w:r w:rsidR="008E76A6">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8E76A6">
        <w:fldChar w:fldCharType="separate"/>
      </w:r>
      <w:r w:rsidR="008E76A6" w:rsidRPr="008E76A6">
        <w:rPr>
          <w:noProof/>
        </w:rPr>
        <w:t>(Gellis, 2013)</w:t>
      </w:r>
      <w:r w:rsidR="008E76A6">
        <w:fldChar w:fldCharType="end"/>
      </w:r>
      <w:r>
        <w:t>. Complex graphical or rule-based techniques for hydrograph separation may be implemented</w:t>
      </w:r>
      <w:r w:rsidR="008E76A6">
        <w:t xml:space="preserve"> </w:t>
      </w:r>
      <w:r w:rsidR="008E76A6">
        <w:fldChar w:fldCharType="begin" w:fldLock="1"/>
      </w:r>
      <w:r w:rsidR="00E5494F">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id" : "ITEM-2", "itemData" : { "author" : [ { "dropping-particle" : "", "family" : "Perreault", "given" : "J.", "non-dropping-particle" : "", "parse-names" : false, "suffix" : "" } ], "id" : "ITEM-2",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Dunne and Leopold, 1978; Perreault, 2010)", "plainTextFormattedCitation" : "(Dunne and Leopold, 1978; Perreault, 2010)", "previouslyFormattedCitation" : "(Dunne and Leopold, 1978; Perreault, 2010)" }, "properties" : { "noteIndex" : 0 }, "schema" : "https://github.com/citation-style-language/schema/raw/master/csl-citation.json" }</w:instrText>
      </w:r>
      <w:r w:rsidR="008E76A6">
        <w:fldChar w:fldCharType="separate"/>
      </w:r>
      <w:r w:rsidR="008E76A6" w:rsidRPr="008E76A6">
        <w:rPr>
          <w:noProof/>
        </w:rPr>
        <w:t>(Dunne and Leopold, 1978; Perreault, 2010)</w:t>
      </w:r>
      <w:r w:rsidR="008E76A6">
        <w:fldChar w:fldCharType="end"/>
      </w:r>
      <w:r>
        <w:t>, but for this research the simple stage height threshold rule was used due to the flashy hydrologic response, low baseflow discharge, and short duration of recession curves between events</w:t>
      </w:r>
      <w:r w:rsidR="002554C2">
        <w:t xml:space="preserve"> </w:t>
      </w:r>
      <w:r w:rsidR="002554C2">
        <w:fldChar w:fldCharType="begin" w:fldLock="1"/>
      </w:r>
      <w:r w:rsidR="001C41C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2",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Lewis et al., 2001)", "plainTextFormattedCitation" : "(Fahey et al., 2003; Lewis et al., 2001)", "previouslyFormattedCitation" : "(Fahey et al., 2003; Lewis et al., 2001)" }, "properties" : { "noteIndex" : 0 }, "schema" : "https://github.com/citation-style-language/schema/raw/master/csl-citation.json" }</w:instrText>
      </w:r>
      <w:r w:rsidR="002554C2">
        <w:fldChar w:fldCharType="separate"/>
      </w:r>
      <w:r w:rsidR="002554C2" w:rsidRPr="002554C2">
        <w:rPr>
          <w:noProof/>
        </w:rPr>
        <w:t>(Fahey et al., 2003; Lewis et al., 2001)</w:t>
      </w:r>
      <w:r w:rsidR="002554C2">
        <w:fldChar w:fldCharType="end"/>
      </w:r>
      <w:r>
        <w:t>. A storm event was defined as the period of time when stream stage height exceeded a given threshold</w:t>
      </w:r>
      <w:r w:rsidR="00F24C30">
        <w:t xml:space="preserve"> for a minimum of two hours</w:t>
      </w:r>
      <w:r>
        <w:t>. The threshold was defined as the mean stage, plus one standard deviation</w:t>
      </w:r>
      <w:r w:rsidR="002554C2" w:rsidRPr="002554C2">
        <w:t xml:space="preserve"> </w:t>
      </w:r>
      <w:r w:rsidR="002554C2">
        <w:t xml:space="preserve">and the term "baseflow" is used to designate </w:t>
      </w:r>
      <w:r w:rsidR="00F24C30">
        <w:t xml:space="preserve">periods when </w:t>
      </w:r>
      <w:r w:rsidR="002554C2">
        <w:t>flow below the storm threshold</w:t>
      </w:r>
      <w:r w:rsidR="00F24C30">
        <w:t xml:space="preserve"> or exceeded the threshold for less than two hours</w:t>
      </w:r>
      <w:r>
        <w:t xml:space="preserve">. Complex storm events occurred when subsequent rain fell before the stream stage fell below the storm threshold. </w:t>
      </w:r>
      <w:r w:rsidR="002554C2">
        <w:t xml:space="preserve">Where </w:t>
      </w:r>
      <w:r>
        <w:t xml:space="preserve">Q peaks were separated by at least a two hour period and Q was nearly at baseflow, </w:t>
      </w:r>
      <w:r w:rsidR="002554C2">
        <w:t xml:space="preserve">these </w:t>
      </w:r>
      <w:r>
        <w:t>complex storm events were separated into individual storm events</w:t>
      </w:r>
      <w:r w:rsidR="002554C2">
        <w:t xml:space="preserve"> for analysis</w:t>
      </w:r>
      <w:r>
        <w:t xml:space="preserve">. Several small events produced </w:t>
      </w:r>
      <w:r w:rsidR="002554C2">
        <w:t xml:space="preserve">sediment </w:t>
      </w:r>
      <w:r>
        <w:t xml:space="preserve">runoff </w:t>
      </w:r>
      <w:r w:rsidR="002554C2">
        <w:t xml:space="preserve">and high SSC </w:t>
      </w:r>
      <w:r>
        <w:t xml:space="preserve">but </w:t>
      </w:r>
      <w:r w:rsidR="00F24C30">
        <w:t>did not meet the storm definition criteria</w:t>
      </w:r>
      <w:r>
        <w:t xml:space="preserve"> to be included as a storm </w:t>
      </w:r>
      <w:r w:rsidR="00F24C30">
        <w:t>event</w:t>
      </w:r>
      <w:r>
        <w:t>.</w:t>
      </w:r>
    </w:p>
    <w:p w14:paraId="27EBC4C1" w14:textId="77777777" w:rsidR="00D758D4" w:rsidRDefault="000C26A7">
      <w:pPr>
        <w:pStyle w:val="Heading3"/>
      </w:pPr>
      <w:r>
        <w:t>Relationship of sediment load to sediment budget</w:t>
      </w:r>
    </w:p>
    <w:p w14:paraId="1AE7E739" w14:textId="22C17654" w:rsidR="00D758D4" w:rsidRDefault="000C26A7">
      <w:r>
        <w:t xml:space="preserve">We use the measured sediment </w:t>
      </w:r>
      <w:r w:rsidR="006C29CD">
        <w:t xml:space="preserve">yield </w:t>
      </w:r>
      <w:r>
        <w:t>at three location to quantify the in-stream sediment budget. Other components of sediment budgets include channel erosion, or channel and floodplain deposition</w:t>
      </w:r>
      <w:r w:rsidR="006C29CD">
        <w:t xml:space="preserve"> </w:t>
      </w:r>
      <w:r w:rsidR="006C29CD">
        <w:fldChar w:fldCharType="begin" w:fldLock="1"/>
      </w:r>
      <w:r w:rsidR="00AD7AA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6C29CD">
        <w:fldChar w:fldCharType="separate"/>
      </w:r>
      <w:r w:rsidR="006C29CD" w:rsidRPr="006C29CD">
        <w:rPr>
          <w:noProof/>
        </w:rPr>
        <w:t>(Walling and Collins, 2008)</w:t>
      </w:r>
      <w:r w:rsidR="006C29CD">
        <w:fldChar w:fldCharType="end"/>
      </w:r>
      <w:r>
        <w:t>. Sediment storage and remobilization can significantly complicate the interpretation of in</w:t>
      </w:r>
      <w:r w:rsidR="006C29CD">
        <w:t>-</w:t>
      </w:r>
      <w:r>
        <w:t>stream loads, and complicate the identification of a land use signal. In Faga'alu, the channel bed is predominantly large volcanic cobbles and coarse gravel, with no significant patches of fine sediment. Upstream of the village, the valley is very narrow with no floodplain. In the downstream reaches of the lower watershed, where fines might deposit in the floodplain, the channel has been stabilized with cobble reinforced by fencing, so overbank flows and sediment deposition on the floodplain are not observed. We therefore assume that channel erosion and channel and floodplain deposition are insignificant components of the sediment budge</w:t>
      </w:r>
      <w:r w:rsidR="006C29CD">
        <w:t>t, so the measured sediment yield</w:t>
      </w:r>
      <w:r>
        <w:t>s at the three locations reflect differences in hillslope</w:t>
      </w:r>
      <w:r w:rsidR="00D85CFA">
        <w:t xml:space="preserve"> sediment supply</w:t>
      </w:r>
      <w:r>
        <w:t>. Minimal sediment storage also reduces the lag time between landscape disturbance and observation of sediment at the watershed outlet.</w:t>
      </w:r>
    </w:p>
    <w:p w14:paraId="4D9E37A5" w14:textId="77777777" w:rsidR="00D758D4" w:rsidRDefault="000C26A7">
      <w:pPr>
        <w:pStyle w:val="Heading3"/>
      </w:pPr>
      <w:r>
        <w:t>Quantifying SSY from disturbed and undisturbed subwatersheds</w:t>
      </w:r>
    </w:p>
    <w:p w14:paraId="49C988C9" w14:textId="4E31CFE0" w:rsidR="00D758D4" w:rsidRDefault="000C26A7">
      <w:r>
        <w:t>A main objective for this study was to quantify increased total SSY</w:t>
      </w:r>
      <w:r w:rsidR="00D85CFA">
        <w:t xml:space="preserve"> from Faga’alu Stream</w:t>
      </w:r>
      <w:r>
        <w:t xml:space="preserve"> to Faga'alu Bay (</w:t>
      </w:r>
      <w:r w:rsidR="005D50D5">
        <w:t>SSY</w:t>
      </w:r>
      <w:r w:rsidR="005D50D5">
        <w:rPr>
          <w:vertAlign w:val="subscript"/>
        </w:rPr>
        <w:t>TOTAL</w:t>
      </w:r>
      <w:r>
        <w:t>) from human disturbed areas. Relative contributions</w:t>
      </w:r>
      <w:r w:rsidR="006C29CD">
        <w:t xml:space="preserve"> to SSY</w:t>
      </w:r>
      <w:r w:rsidR="006C29CD" w:rsidRPr="006C29CD">
        <w:rPr>
          <w:vertAlign w:val="subscript"/>
        </w:rPr>
        <w:t>TOTAL</w:t>
      </w:r>
      <w:r>
        <w:t xml:space="preserve"> from undisturbed and human-disturbed areas wer</w:t>
      </w:r>
      <w:r w:rsidR="006C29CD">
        <w:t>e assessed using two approaches</w:t>
      </w:r>
      <w:r>
        <w:t>: 1) comparing SSY contributions from subwatersheds for each storm and the average of all storms, and 2) the Disturbance Ratio (DR).</w:t>
      </w:r>
    </w:p>
    <w:p w14:paraId="53916AAC" w14:textId="59780719" w:rsidR="00D758D4" w:rsidRDefault="000C26A7">
      <w:r>
        <w:t>The</w:t>
      </w:r>
      <w:r w:rsidR="006C29CD">
        <w:t xml:space="preserve"> percent contributions to </w:t>
      </w:r>
      <w:r w:rsidR="005D50D5">
        <w:t>SSY</w:t>
      </w:r>
      <w:r w:rsidR="006C29CD">
        <w:rPr>
          <w:vertAlign w:val="subscript"/>
        </w:rPr>
        <w:t>TOTAL</w:t>
      </w:r>
      <w:r>
        <w:t xml:space="preserve"> from the UPPER and LOWER subwatersheds were calculated </w:t>
      </w:r>
      <w:r w:rsidR="00D85CFA">
        <w:t>from</w:t>
      </w:r>
      <w:r>
        <w:t xml:space="preserve"> </w:t>
      </w:r>
      <w:r w:rsidR="005D50D5">
        <w:t>SSY</w:t>
      </w:r>
      <w:r w:rsidR="005D50D5">
        <w:rPr>
          <w:vertAlign w:val="subscript"/>
        </w:rPr>
        <w:t>EV</w:t>
      </w:r>
      <w:r>
        <w:t xml:space="preserve"> </w:t>
      </w:r>
      <w:r w:rsidR="00D85CFA">
        <w:t xml:space="preserve">measured </w:t>
      </w:r>
      <w:r>
        <w:t>at FG1 and FG3 (Figure 1). Total SSY loading to the Bay was measured at FG3 (</w:t>
      </w:r>
      <w:r w:rsidR="005D50D5">
        <w:t>SSY</w:t>
      </w:r>
      <w:r w:rsidR="005D50D5">
        <w:rPr>
          <w:vertAlign w:val="subscript"/>
        </w:rPr>
        <w:t>TOTAL</w:t>
      </w:r>
      <w:r>
        <w:t xml:space="preserve">= </w:t>
      </w:r>
      <w:r w:rsidR="005D50D5">
        <w:t>SSY</w:t>
      </w:r>
      <w:r w:rsidR="005D50D5">
        <w:rPr>
          <w:vertAlign w:val="subscript"/>
        </w:rPr>
        <w:t>FG3</w:t>
      </w:r>
      <w:r>
        <w:t>). SSY from the UPPER subwatershed was measured at FG1 (</w:t>
      </w:r>
      <w:r w:rsidR="005D50D5">
        <w:t>SSY</w:t>
      </w:r>
      <w:r w:rsidR="005D50D5">
        <w:rPr>
          <w:vertAlign w:val="subscript"/>
        </w:rPr>
        <w:t>UPPER</w:t>
      </w:r>
      <w:r>
        <w:t xml:space="preserve"> = </w:t>
      </w:r>
      <w:r w:rsidR="005D50D5">
        <w:t>SSY</w:t>
      </w:r>
      <w:r w:rsidR="005D50D5">
        <w:rPr>
          <w:vertAlign w:val="subscript"/>
        </w:rPr>
        <w:t>FG1</w:t>
      </w:r>
      <w:r>
        <w:t xml:space="preserve">). SSY from the LOWER subwatershed was calculated as </w:t>
      </w:r>
      <w:r w:rsidR="00D85CFA">
        <w:t>SSY</w:t>
      </w:r>
      <w:r w:rsidR="00D85CFA">
        <w:rPr>
          <w:vertAlign w:val="subscript"/>
        </w:rPr>
        <w:t>LOWER</w:t>
      </w:r>
      <w:r w:rsidR="00D85CFA">
        <w:t>=</w:t>
      </w:r>
      <w:r w:rsidR="005D50D5">
        <w:t>SSY</w:t>
      </w:r>
      <w:r w:rsidR="005D50D5">
        <w:rPr>
          <w:vertAlign w:val="subscript"/>
        </w:rPr>
        <w:t>FG3</w:t>
      </w:r>
      <w:r>
        <w:t>-</w:t>
      </w:r>
      <w:r w:rsidR="005D50D5">
        <w:t>SSY</w:t>
      </w:r>
      <w:r w:rsidR="005D50D5">
        <w:rPr>
          <w:vertAlign w:val="subscript"/>
        </w:rPr>
        <w:t>FG1</w:t>
      </w:r>
      <w:r>
        <w:t xml:space="preserve">. Where </w:t>
      </w:r>
      <w:r w:rsidR="005D50D5">
        <w:t>SSY</w:t>
      </w:r>
      <w:r w:rsidR="005D50D5">
        <w:rPr>
          <w:vertAlign w:val="subscript"/>
        </w:rPr>
        <w:t>EV</w:t>
      </w:r>
      <w:r>
        <w:t xml:space="preserve"> data at FG2 were also available, the contributions from the quarry subwatershed (</w:t>
      </w:r>
      <w:r w:rsidR="005D50D5">
        <w:t>SSY</w:t>
      </w:r>
      <w:r w:rsidR="005D50D5">
        <w:rPr>
          <w:vertAlign w:val="subscript"/>
        </w:rPr>
        <w:t>LOWER</w:t>
      </w:r>
      <w:r>
        <w:t>_</w:t>
      </w:r>
      <w:r w:rsidRPr="00D85CFA">
        <w:rPr>
          <w:vertAlign w:val="subscript"/>
        </w:rPr>
        <w:t>QUARRY</w:t>
      </w:r>
      <w:r>
        <w:t xml:space="preserve"> = </w:t>
      </w:r>
      <w:r w:rsidR="005D50D5">
        <w:t>SSY</w:t>
      </w:r>
      <w:r w:rsidR="005D50D5">
        <w:rPr>
          <w:vertAlign w:val="subscript"/>
        </w:rPr>
        <w:t>FG2</w:t>
      </w:r>
      <w:r>
        <w:t>-</w:t>
      </w:r>
      <w:r w:rsidR="005D50D5">
        <w:t>SSY</w:t>
      </w:r>
      <w:r w:rsidR="005D50D5">
        <w:rPr>
          <w:vertAlign w:val="subscript"/>
        </w:rPr>
        <w:t>FG1</w:t>
      </w:r>
      <w:r>
        <w:t>), and village subwatershed (</w:t>
      </w:r>
      <w:r w:rsidR="005D50D5">
        <w:t>SSY</w:t>
      </w:r>
      <w:r w:rsidR="005D50D5">
        <w:rPr>
          <w:vertAlign w:val="subscript"/>
        </w:rPr>
        <w:t>LOWER</w:t>
      </w:r>
      <w:r>
        <w:t>_</w:t>
      </w:r>
      <w:r w:rsidRPr="00D85CFA">
        <w:rPr>
          <w:vertAlign w:val="subscript"/>
        </w:rPr>
        <w:t>VILLAGE</w:t>
      </w:r>
      <w:r>
        <w:t xml:space="preserve"> = </w:t>
      </w:r>
      <w:r w:rsidR="005D50D5">
        <w:t>SSY</w:t>
      </w:r>
      <w:r w:rsidR="005D50D5">
        <w:rPr>
          <w:vertAlign w:val="subscript"/>
        </w:rPr>
        <w:t>FG3</w:t>
      </w:r>
      <w:r>
        <w:t>-</w:t>
      </w:r>
      <w:r w:rsidR="005D50D5">
        <w:t>SSY</w:t>
      </w:r>
      <w:r w:rsidR="005D50D5">
        <w:rPr>
          <w:vertAlign w:val="subscript"/>
        </w:rPr>
        <w:t>FG2</w:t>
      </w:r>
      <w:r>
        <w:t xml:space="preserve">) were calculated separately. </w:t>
      </w:r>
    </w:p>
    <w:p w14:paraId="61D89D64" w14:textId="77777777" w:rsidR="00D85CFA" w:rsidRDefault="00D85CFA"/>
    <w:p w14:paraId="5BEE7F01" w14:textId="77777777" w:rsidR="00D85CFA" w:rsidRDefault="00D85CFA"/>
    <w:p w14:paraId="04477F20" w14:textId="77777777" w:rsidR="00D85CFA" w:rsidRDefault="00D85CFA"/>
    <w:p w14:paraId="3142A190" w14:textId="77777777" w:rsidR="00D85CFA" w:rsidRDefault="00D85CFA"/>
    <w:p w14:paraId="2A10B911" w14:textId="77777777" w:rsidR="00D85CFA" w:rsidRDefault="00D85CFA"/>
    <w:p w14:paraId="0CB638A8" w14:textId="1B07B4AB" w:rsidR="00D758D4" w:rsidRDefault="000C26A7">
      <w:r>
        <w:t>Land cover in the LOWER subwatershed includes both undisturbed and human-disturbed surfaces. To calculate SSY from the disturbed areas, SSY from undisturbed areas was estimated using the specific SSY (sSSY tons/</w:t>
      </w:r>
      <w:r w:rsidR="005D50D5">
        <w:t>km</w:t>
      </w:r>
      <w:r w:rsidR="005D50D5">
        <w:rPr>
          <w:vertAlign w:val="superscript"/>
        </w:rPr>
        <w:t>2</w:t>
      </w:r>
      <w:r>
        <w:t>) from the UPPER subwatershed multiplied by the undisturbed area in the LOWER subwatershe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6480"/>
        <w:gridCol w:w="1880"/>
      </w:tblGrid>
      <w:tr w:rsidR="00AD7AA3" w:rsidRPr="00214B43" w14:paraId="4C06747D" w14:textId="77777777" w:rsidTr="00CC73D4">
        <w:tc>
          <w:tcPr>
            <w:tcW w:w="990" w:type="dxa"/>
          </w:tcPr>
          <w:p w14:paraId="5349149D" w14:textId="77777777" w:rsidR="00AD7AA3" w:rsidRPr="00214B43" w:rsidRDefault="00AD7AA3" w:rsidP="00CC73D4">
            <w:pPr>
              <w:rPr>
                <w:rFonts w:ascii="Cambria" w:hAnsi="Cambria"/>
              </w:rPr>
            </w:pPr>
          </w:p>
        </w:tc>
        <w:tc>
          <w:tcPr>
            <w:tcW w:w="6480" w:type="dxa"/>
          </w:tcPr>
          <w:p w14:paraId="35A8B163" w14:textId="77777777" w:rsidR="00AD7AA3" w:rsidRPr="00214B43" w:rsidRDefault="000E44C8" w:rsidP="00CC73D4">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disturbed</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subwatershed</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sSSY</m:t>
                        </m:r>
                      </m:e>
                      <m:sub>
                        <m:r>
                          <w:rPr>
                            <w:rFonts w:ascii="Cambria Math" w:hAnsi="Cambria Math"/>
                          </w:rPr>
                          <m:t>UPPER</m:t>
                        </m:r>
                      </m:sub>
                    </m:sSub>
                    <m:r>
                      <w:rPr>
                        <w:rFonts w:ascii="Cambria Math" w:hAnsi="Cambria Math"/>
                      </w:rPr>
                      <m:t>*</m:t>
                    </m:r>
                    <m:sSub>
                      <m:sSubPr>
                        <m:ctrlPr>
                          <w:rPr>
                            <w:rFonts w:ascii="Cambria Math" w:hAnsi="Cambria Math"/>
                            <w:i/>
                          </w:rPr>
                        </m:ctrlPr>
                      </m:sSubPr>
                      <m:e>
                        <m:r>
                          <w:rPr>
                            <w:rFonts w:ascii="Cambria Math" w:hAnsi="Cambria Math"/>
                          </w:rPr>
                          <m:t>Area</m:t>
                        </m:r>
                      </m:e>
                      <m:sub>
                        <m:r>
                          <w:rPr>
                            <w:rFonts w:ascii="Cambria Math" w:hAnsi="Cambria Math"/>
                          </w:rPr>
                          <m:t>undist</m:t>
                        </m:r>
                      </m:sub>
                    </m:sSub>
                  </m:e>
                </m:d>
              </m:oMath>
            </m:oMathPara>
          </w:p>
        </w:tc>
        <w:tc>
          <w:tcPr>
            <w:tcW w:w="1880" w:type="dxa"/>
          </w:tcPr>
          <w:p w14:paraId="23AA0174" w14:textId="77777777" w:rsidR="00AD7AA3" w:rsidRPr="00214B43" w:rsidRDefault="00AD7AA3" w:rsidP="00AD7AA3">
            <w:pPr>
              <w:ind w:firstLine="0"/>
              <w:jc w:val="right"/>
              <w:rPr>
                <w:rFonts w:ascii="Cambria" w:hAnsi="Cambria"/>
              </w:rPr>
            </w:pPr>
            <w:r w:rsidRPr="00214B43">
              <w:rPr>
                <w:rFonts w:ascii="Cambria" w:hAnsi="Cambria"/>
              </w:rPr>
              <w:t xml:space="preserve">Equation </w:t>
            </w:r>
            <w:r>
              <w:rPr>
                <w:rFonts w:ascii="Cambria" w:hAnsi="Cambria"/>
              </w:rPr>
              <w:t>2</w:t>
            </w:r>
          </w:p>
        </w:tc>
      </w:tr>
      <w:tr w:rsidR="00AD7AA3" w:rsidRPr="00214B43" w14:paraId="28458832" w14:textId="77777777" w:rsidTr="00CC73D4">
        <w:tc>
          <w:tcPr>
            <w:tcW w:w="9350" w:type="dxa"/>
            <w:gridSpan w:val="3"/>
          </w:tcPr>
          <w:p w14:paraId="2EAFC5D7" w14:textId="77777777" w:rsidR="00AD7AA3" w:rsidRPr="00BA7675" w:rsidRDefault="00AD7AA3" w:rsidP="00AD7AA3">
            <w:pPr>
              <w:ind w:firstLine="0"/>
              <w:rPr>
                <w:rFonts w:cs="Times"/>
              </w:rPr>
            </w:pPr>
            <w:r w:rsidRPr="00BA7675">
              <w:rPr>
                <w:rFonts w:cs="Times"/>
              </w:rPr>
              <w:t>where</w:t>
            </w:r>
            <w:r w:rsidRPr="00BA7675">
              <w:rPr>
                <w:rFonts w:cs="Times"/>
                <w:i/>
              </w:rPr>
              <w:t xml:space="preserve"> SSY</w:t>
            </w:r>
            <w:r w:rsidRPr="00BA7675">
              <w:rPr>
                <w:rFonts w:cs="Times"/>
                <w:i/>
                <w:vertAlign w:val="subscript"/>
              </w:rPr>
              <w:t>disturbed</w:t>
            </w:r>
            <w:r w:rsidRPr="00BA7675">
              <w:rPr>
                <w:rFonts w:cs="Times"/>
              </w:rPr>
              <w:t xml:space="preserve"> is SSY from disturbed areas only (tons), </w:t>
            </w:r>
            <w:r w:rsidRPr="00BA7675">
              <w:rPr>
                <w:rFonts w:cs="Times"/>
                <w:i/>
              </w:rPr>
              <w:t>SSY</w:t>
            </w:r>
            <w:r w:rsidRPr="00BA7675">
              <w:rPr>
                <w:rFonts w:cs="Times"/>
                <w:i/>
                <w:vertAlign w:val="subscript"/>
              </w:rPr>
              <w:t>subwatershed</w:t>
            </w:r>
            <w:r w:rsidRPr="00BA7675">
              <w:rPr>
                <w:rFonts w:cs="Times"/>
              </w:rPr>
              <w:t xml:space="preserve"> is SSY </w:t>
            </w:r>
            <w:r>
              <w:rPr>
                <w:rFonts w:cs="Times"/>
              </w:rPr>
              <w:t xml:space="preserve">(tons) </w:t>
            </w:r>
            <w:r w:rsidRPr="00BA7675">
              <w:rPr>
                <w:rFonts w:cs="Times"/>
              </w:rPr>
              <w:t>measured fr</w:t>
            </w:r>
            <w:r>
              <w:rPr>
                <w:rFonts w:cs="Times"/>
              </w:rPr>
              <w:t>om the disturbed subwatershed (SSY</w:t>
            </w:r>
            <w:r w:rsidRPr="000E3321">
              <w:rPr>
                <w:rFonts w:cs="Times"/>
                <w:vertAlign w:val="subscript"/>
              </w:rPr>
              <w:t>FG2</w:t>
            </w:r>
            <w:r>
              <w:rPr>
                <w:rFonts w:cs="Times"/>
              </w:rPr>
              <w:t>, SSY</w:t>
            </w:r>
            <w:r w:rsidRPr="000E3321">
              <w:rPr>
                <w:rFonts w:cs="Times"/>
                <w:vertAlign w:val="subscript"/>
              </w:rPr>
              <w:t>FG3</w:t>
            </w:r>
            <w:r w:rsidRPr="00BA7675">
              <w:rPr>
                <w:rFonts w:cs="Times"/>
              </w:rPr>
              <w:t xml:space="preserve">), </w:t>
            </w:r>
            <w:r w:rsidRPr="00BA7675">
              <w:rPr>
                <w:rFonts w:cs="Times"/>
                <w:i/>
              </w:rPr>
              <w:t>sSSY</w:t>
            </w:r>
            <w:r w:rsidRPr="00BA7675">
              <w:rPr>
                <w:rFonts w:cs="Times"/>
                <w:i/>
                <w:vertAlign w:val="subscript"/>
              </w:rPr>
              <w:t>UPPER</w:t>
            </w:r>
            <w:r w:rsidRPr="00BA7675">
              <w:rPr>
                <w:rFonts w:cs="Times"/>
              </w:rPr>
              <w:t xml:space="preserve"> is specific SSY</w:t>
            </w:r>
            <w:r>
              <w:rPr>
                <w:rFonts w:cs="Times"/>
              </w:rPr>
              <w:t xml:space="preserve"> </w:t>
            </w:r>
            <w:r w:rsidRPr="00BA7675">
              <w:rPr>
                <w:rFonts w:cs="Times"/>
              </w:rPr>
              <w:t>(tons/km2) from the UPPER subwatershed</w:t>
            </w:r>
            <w:r>
              <w:rPr>
                <w:rFonts w:cs="Times"/>
              </w:rPr>
              <w:t xml:space="preserve"> (SSY</w:t>
            </w:r>
            <w:r w:rsidRPr="000E3321">
              <w:rPr>
                <w:rFonts w:cs="Times"/>
                <w:vertAlign w:val="subscript"/>
              </w:rPr>
              <w:t>FG3</w:t>
            </w:r>
            <w:r>
              <w:rPr>
                <w:rFonts w:cs="Times"/>
              </w:rPr>
              <w:t>)</w:t>
            </w:r>
            <w:r w:rsidRPr="00BA7675">
              <w:rPr>
                <w:rFonts w:cs="Times"/>
              </w:rPr>
              <w:t xml:space="preserve">, and </w:t>
            </w:r>
            <w:r w:rsidRPr="00BA7675">
              <w:rPr>
                <w:rFonts w:cs="Times"/>
                <w:i/>
              </w:rPr>
              <w:t>A</w:t>
            </w:r>
            <w:r>
              <w:rPr>
                <w:rFonts w:cs="Times"/>
                <w:i/>
              </w:rPr>
              <w:t>rea</w:t>
            </w:r>
            <w:r w:rsidRPr="00BB649C">
              <w:rPr>
                <w:rFonts w:cs="Times"/>
                <w:i/>
                <w:vertAlign w:val="subscript"/>
              </w:rPr>
              <w:t>undist</w:t>
            </w:r>
            <w:r w:rsidRPr="00BA7675">
              <w:rPr>
                <w:rFonts w:cs="Times"/>
                <w:i/>
              </w:rPr>
              <w:t xml:space="preserve"> </w:t>
            </w:r>
            <w:r w:rsidRPr="00BA7675">
              <w:rPr>
                <w:rFonts w:cs="Times"/>
              </w:rPr>
              <w:t xml:space="preserve">is the area of undisturbed forest in the disturbed subwatershed (km2). </w:t>
            </w:r>
          </w:p>
        </w:tc>
      </w:tr>
    </w:tbl>
    <w:p w14:paraId="6E37E64C" w14:textId="6C843684" w:rsidR="00D758D4" w:rsidRDefault="000C26A7" w:rsidP="00AD7AA3">
      <w:r>
        <w:t xml:space="preserve">The disturbance ratio (DR) is the ratio of </w:t>
      </w:r>
      <w:r w:rsidR="005D50D5">
        <w:t>SSY</w:t>
      </w:r>
      <w:r w:rsidR="005D50D5">
        <w:rPr>
          <w:vertAlign w:val="subscript"/>
        </w:rPr>
        <w:t>EV</w:t>
      </w:r>
      <w:r>
        <w:t xml:space="preserve"> from the total human-disturbed watershed under current conditions (</w:t>
      </w:r>
      <w:r w:rsidR="005D50D5">
        <w:t>SSY</w:t>
      </w:r>
      <w:r w:rsidR="005D50D5">
        <w:rPr>
          <w:vertAlign w:val="subscript"/>
        </w:rPr>
        <w:t>TOTAL</w:t>
      </w:r>
      <w:r>
        <w:t xml:space="preserve">), to SSY under pre-disturbance conditions, </w:t>
      </w:r>
      <w:r w:rsidR="008B179B">
        <w:t>estimat</w:t>
      </w:r>
      <w:r>
        <w:t xml:space="preserve">ed using </w:t>
      </w:r>
      <w:r w:rsidR="005D50D5">
        <w:t>sSSY</w:t>
      </w:r>
      <w:r w:rsidR="005D50D5">
        <w:rPr>
          <w:vertAlign w:val="subscript"/>
        </w:rPr>
        <w:t>UPPER</w:t>
      </w:r>
      <w:r>
        <w:t>:</w:t>
      </w:r>
    </w:p>
    <w:tbl>
      <w:tblPr>
        <w:tblStyle w:val="TableGrid"/>
        <w:tblpPr w:leftFromText="180" w:rightFromText="180" w:vertAnchor="text" w:horzAnchor="margin" w:tblpY="1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760"/>
        <w:gridCol w:w="1885"/>
      </w:tblGrid>
      <w:tr w:rsidR="00AD7AA3" w:rsidRPr="00214B43" w14:paraId="6D79F1CA" w14:textId="77777777" w:rsidTr="00CC73D4">
        <w:tc>
          <w:tcPr>
            <w:tcW w:w="1705" w:type="dxa"/>
          </w:tcPr>
          <w:p w14:paraId="5920FF82" w14:textId="77777777" w:rsidR="00AD7AA3" w:rsidRPr="00214B43" w:rsidRDefault="00AD7AA3" w:rsidP="00CC73D4">
            <w:pPr>
              <w:rPr>
                <w:rFonts w:ascii="Cambria" w:hAnsi="Cambria"/>
              </w:rPr>
            </w:pPr>
          </w:p>
        </w:tc>
        <w:tc>
          <w:tcPr>
            <w:tcW w:w="5760" w:type="dxa"/>
          </w:tcPr>
          <w:p w14:paraId="61F706C0" w14:textId="77777777" w:rsidR="00AD7AA3" w:rsidRPr="00214B43" w:rsidRDefault="00AD7AA3" w:rsidP="00CC73D4">
            <w:pPr>
              <w:rPr>
                <w:rFonts w:ascii="Cambria" w:hAnsi="Cambria"/>
              </w:rPr>
            </w:pPr>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TOTAL</m:t>
                        </m:r>
                      </m:sub>
                    </m:sSub>
                  </m:num>
                  <m:den>
                    <m:sSub>
                      <m:sSubPr>
                        <m:ctrlPr>
                          <w:rPr>
                            <w:rFonts w:ascii="Cambria Math" w:hAnsi="Cambria Math"/>
                            <w:i/>
                          </w:rPr>
                        </m:ctrlPr>
                      </m:sSubPr>
                      <m:e>
                        <m:r>
                          <w:rPr>
                            <w:rFonts w:ascii="Cambria Math" w:hAnsi="Cambria Math"/>
                          </w:rPr>
                          <m:t>Area</m:t>
                        </m:r>
                      </m:e>
                      <m:sub>
                        <m:r>
                          <w:rPr>
                            <w:rFonts w:ascii="Cambria Math" w:hAnsi="Cambria Math"/>
                          </w:rPr>
                          <m:t>TOTAL</m:t>
                        </m:r>
                      </m:sub>
                    </m:sSub>
                    <m:r>
                      <w:rPr>
                        <w:rFonts w:ascii="Cambria Math" w:hAnsi="Cambria Math"/>
                      </w:rPr>
                      <m:t xml:space="preserve">* </m:t>
                    </m:r>
                    <m:sSub>
                      <m:sSubPr>
                        <m:ctrlPr>
                          <w:rPr>
                            <w:rFonts w:ascii="Cambria Math" w:hAnsi="Cambria Math"/>
                            <w:i/>
                          </w:rPr>
                        </m:ctrlPr>
                      </m:sSubPr>
                      <m:e>
                        <m:r>
                          <w:rPr>
                            <w:rFonts w:ascii="Cambria Math" w:hAnsi="Cambria Math"/>
                          </w:rPr>
                          <m:t>sSSY</m:t>
                        </m:r>
                      </m:e>
                      <m:sub>
                        <m:r>
                          <w:rPr>
                            <w:rFonts w:ascii="Cambria Math" w:hAnsi="Cambria Math"/>
                          </w:rPr>
                          <m:t>UPPER</m:t>
                        </m:r>
                      </m:sub>
                    </m:sSub>
                  </m:den>
                </m:f>
              </m:oMath>
            </m:oMathPara>
          </w:p>
        </w:tc>
        <w:tc>
          <w:tcPr>
            <w:tcW w:w="1885" w:type="dxa"/>
          </w:tcPr>
          <w:p w14:paraId="5CCADC80" w14:textId="77777777" w:rsidR="00AD7AA3" w:rsidRPr="00214B43" w:rsidRDefault="00AD7AA3" w:rsidP="00AD7AA3">
            <w:pPr>
              <w:ind w:firstLine="0"/>
              <w:jc w:val="right"/>
              <w:rPr>
                <w:rFonts w:ascii="Cambria" w:hAnsi="Cambria"/>
              </w:rPr>
            </w:pPr>
            <w:r w:rsidRPr="00214B43">
              <w:rPr>
                <w:rFonts w:ascii="Cambria" w:hAnsi="Cambria"/>
              </w:rPr>
              <w:t xml:space="preserve">Equation </w:t>
            </w:r>
            <w:r>
              <w:rPr>
                <w:rFonts w:ascii="Cambria" w:hAnsi="Cambria"/>
              </w:rPr>
              <w:t>3</w:t>
            </w:r>
          </w:p>
        </w:tc>
      </w:tr>
    </w:tbl>
    <w:p w14:paraId="4F8E704B" w14:textId="6C391FF0" w:rsidR="00D758D4" w:rsidRDefault="000C26A7">
      <w:r>
        <w:t xml:space="preserve">Both Equation 2 and 3 assume that the whole watershed was originally covered in forest, with sSSY from forested areas in the LOWER subwatershed being equal to sSSY from the undisturbed UPPER subwatershed. SSY </w:t>
      </w:r>
      <w:r w:rsidR="008B179B">
        <w:t>from</w:t>
      </w:r>
      <w:r>
        <w:t xml:space="preserve"> the disturbed portions of the LOWER subwatershed (Equation 2) was used to calculate a DR for </w:t>
      </w:r>
      <w:r w:rsidR="008B179B">
        <w:t xml:space="preserve">just </w:t>
      </w:r>
      <w:r>
        <w:t>the disturbed areas in the LOWER subwatershed.</w:t>
      </w:r>
    </w:p>
    <w:p w14:paraId="2676C79D" w14:textId="77777777" w:rsidR="00D758D4" w:rsidRDefault="000C26A7">
      <w:pPr>
        <w:pStyle w:val="Heading3"/>
      </w:pPr>
      <w:r>
        <w:t>Predicting event suspended sediment yield (</w:t>
      </w:r>
      <w:r w:rsidR="005D50D5">
        <w:t>SSY</w:t>
      </w:r>
      <w:r w:rsidR="005D50D5">
        <w:rPr>
          <w:vertAlign w:val="subscript"/>
        </w:rPr>
        <w:t>EV</w:t>
      </w:r>
      <w:r>
        <w:t>)</w:t>
      </w:r>
    </w:p>
    <w:p w14:paraId="35D487C2" w14:textId="1478FAC4" w:rsidR="00D758D4" w:rsidRDefault="000C26A7">
      <w:r>
        <w:t xml:space="preserve">Four storm metrics were tested: total event precipitation (Psum), event </w:t>
      </w:r>
      <w:r w:rsidR="00131534">
        <w:t>Erosivity Index</w:t>
      </w:r>
      <w:r>
        <w:t xml:space="preserve"> </w:t>
      </w:r>
      <w:r w:rsidR="00AD7AA3">
        <w:t xml:space="preserve">(EI30) </w:t>
      </w:r>
      <w:r w:rsidR="00AD7AA3">
        <w:fldChar w:fldCharType="begin" w:fldLock="1"/>
      </w:r>
      <w:r w:rsidR="002E719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02/hyp", "author" : [ { "dropping-particle" : "", "family" : "Kinnell", "given" : "P I A", "non-dropping-particle" : "", "parse-names" : false, "suffix" : "" } ], "container-title" : "Hydrological processes", "id" : "ITEM-2", "issued" : { "date-parts" : [ [ "2013" ] ] }, "title" : "Modelling event soil losses using the Q R EI 30 index within RUSLE2", "type" : "article-journal" }, "uris" : [ "http://www.mendeley.com/documents/?uuid=623b7e31-0c7e-4366-a8e5-181f79795c29" ] } ], "mendeley" : { "formattedCitation" : "(Hicks, 1990; Kinnell, 2013)", "plainTextFormattedCitation" : "(Hicks, 1990; Kinnell, 2013)", "previouslyFormattedCitation" : "(Hicks, 1990; Kinnell, 2013)" }, "properties" : { "noteIndex" : 0 }, "schema" : "https://github.com/citation-style-language/schema/raw/master/csl-citation.json" }</w:instrText>
      </w:r>
      <w:r w:rsidR="00AD7AA3">
        <w:fldChar w:fldCharType="separate"/>
      </w:r>
      <w:r w:rsidR="00131534" w:rsidRPr="00131534">
        <w:rPr>
          <w:noProof/>
        </w:rPr>
        <w:t>(Hicks, 1990; Kinnell, 2013)</w:t>
      </w:r>
      <w:r w:rsidR="00AD7AA3">
        <w:fldChar w:fldCharType="end"/>
      </w:r>
      <w:r>
        <w:t xml:space="preserve">, total event water discharge (Qsum), and </w:t>
      </w:r>
      <w:r w:rsidR="007A183D">
        <w:t>maximum</w:t>
      </w:r>
      <w:r>
        <w:t xml:space="preserve"> event water discharge (Qmax) </w:t>
      </w:r>
      <w:r w:rsidR="00AD7AA3">
        <w:fldChar w:fldCharType="begin" w:fldLock="1"/>
      </w:r>
      <w:r w:rsidR="004A13FB">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instrText>
      </w:r>
      <w:r w:rsidR="00AD7AA3">
        <w:fldChar w:fldCharType="separate"/>
      </w:r>
      <w:r w:rsidR="00AD7AA3" w:rsidRPr="00AD7AA3">
        <w:rPr>
          <w:noProof/>
        </w:rPr>
        <w:t>(Duvert et al., 2012; Rodrigues et al., 2013)</w:t>
      </w:r>
      <w:r w:rsidR="00AD7AA3">
        <w:fldChar w:fldCharType="end"/>
      </w:r>
      <w:r>
        <w:t xml:space="preserve">. </w:t>
      </w:r>
      <w:r w:rsidR="005D50D5">
        <w:t>SSY</w:t>
      </w:r>
      <w:r w:rsidR="005D50D5">
        <w:rPr>
          <w:vertAlign w:val="subscript"/>
        </w:rPr>
        <w:t>EV</w:t>
      </w:r>
      <w:r>
        <w:t xml:space="preserve"> and the discharge metrics (Qsum and Qmax) were normalized by watershed area to compare different sized subwatersheds.</w:t>
      </w:r>
    </w:p>
    <w:p w14:paraId="35690062" w14:textId="77777777" w:rsidR="00D758D4" w:rsidRDefault="000C26A7">
      <w:r>
        <w:t xml:space="preserve">The relationship between </w:t>
      </w:r>
      <w:r w:rsidR="005D50D5">
        <w:t>SSY</w:t>
      </w:r>
      <w:r w:rsidR="005D50D5">
        <w:rPr>
          <w:vertAlign w:val="subscript"/>
        </w:rPr>
        <w:t>EV</w:t>
      </w:r>
      <w:r>
        <w:t xml:space="preserve"> and storm metrics is often best fit by a power law function:</w:t>
      </w:r>
    </w:p>
    <w:tbl>
      <w:tblPr>
        <w:tblStyle w:val="TableGrid"/>
        <w:tblW w:w="0" w:type="auto"/>
        <w:tblLook w:val="04A0" w:firstRow="1" w:lastRow="0" w:firstColumn="1" w:lastColumn="0" w:noHBand="0" w:noVBand="1"/>
      </w:tblPr>
      <w:tblGrid>
        <w:gridCol w:w="3116"/>
        <w:gridCol w:w="3117"/>
        <w:gridCol w:w="3117"/>
      </w:tblGrid>
      <w:tr w:rsidR="00AD7AA3" w:rsidRPr="00214B43" w14:paraId="3390E0EC" w14:textId="77777777" w:rsidTr="00CC73D4">
        <w:tc>
          <w:tcPr>
            <w:tcW w:w="3116" w:type="dxa"/>
            <w:tcBorders>
              <w:top w:val="nil"/>
              <w:left w:val="nil"/>
              <w:bottom w:val="nil"/>
              <w:right w:val="nil"/>
            </w:tcBorders>
          </w:tcPr>
          <w:p w14:paraId="33CF1AD1" w14:textId="77777777" w:rsidR="00AD7AA3" w:rsidRPr="00214B43" w:rsidRDefault="00AD7AA3" w:rsidP="00CC73D4">
            <w:pPr>
              <w:spacing w:after="120"/>
              <w:rPr>
                <w:rFonts w:ascii="Cambria" w:hAnsi="Cambria"/>
              </w:rPr>
            </w:pPr>
          </w:p>
        </w:tc>
        <w:tc>
          <w:tcPr>
            <w:tcW w:w="3117" w:type="dxa"/>
            <w:tcBorders>
              <w:top w:val="nil"/>
              <w:left w:val="nil"/>
              <w:bottom w:val="nil"/>
              <w:right w:val="nil"/>
            </w:tcBorders>
          </w:tcPr>
          <w:p w14:paraId="2B449FB7" w14:textId="77777777" w:rsidR="00AD7AA3" w:rsidRPr="00214B43" w:rsidRDefault="000E44C8" w:rsidP="00CC73D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02AFF684" w14:textId="77777777" w:rsidR="00AD7AA3" w:rsidRPr="00214B43" w:rsidRDefault="00AD7AA3" w:rsidP="00CC73D4">
            <w:pPr>
              <w:spacing w:after="120"/>
              <w:jc w:val="right"/>
              <w:rPr>
                <w:rFonts w:ascii="Cambria" w:hAnsi="Cambria"/>
              </w:rPr>
            </w:pPr>
            <w:r w:rsidRPr="00214B43">
              <w:rPr>
                <w:rFonts w:ascii="Cambria" w:hAnsi="Cambria"/>
              </w:rPr>
              <w:t>Equation 4</w:t>
            </w:r>
          </w:p>
        </w:tc>
      </w:tr>
      <w:tr w:rsidR="00AD7AA3" w:rsidRPr="00214B43" w14:paraId="35A8EE50" w14:textId="77777777" w:rsidTr="00CC73D4">
        <w:trPr>
          <w:trHeight w:val="1170"/>
        </w:trPr>
        <w:tc>
          <w:tcPr>
            <w:tcW w:w="9350" w:type="dxa"/>
            <w:gridSpan w:val="3"/>
            <w:tcBorders>
              <w:top w:val="nil"/>
              <w:left w:val="nil"/>
              <w:bottom w:val="nil"/>
              <w:right w:val="nil"/>
            </w:tcBorders>
          </w:tcPr>
          <w:p w14:paraId="581195B4" w14:textId="68117DC3" w:rsidR="00AD7AA3" w:rsidRPr="00BA7675" w:rsidRDefault="00AD7AA3" w:rsidP="00AD7AA3">
            <w:pPr>
              <w:spacing w:after="120"/>
              <w:ind w:firstLine="0"/>
              <w:rPr>
                <w:rFonts w:cs="Times"/>
              </w:rPr>
            </w:pPr>
            <w:r w:rsidRPr="00BA7675">
              <w:rPr>
                <w:rFonts w:cs="Times"/>
              </w:rPr>
              <w:t xml:space="preserve">where </w:t>
            </w:r>
            <w:r w:rsidRPr="00BA7675">
              <w:rPr>
                <w:rFonts w:cs="Times"/>
                <w:i/>
              </w:rPr>
              <w:t xml:space="preserve">X </w:t>
            </w:r>
            <w:r w:rsidRPr="00BA7675">
              <w:rPr>
                <w:rFonts w:cs="Times"/>
              </w:rPr>
              <w:t xml:space="preserve">is a storm metric, and the regression coefficients α and β are obtained by ordinary least squares regression on the logarithms of </w:t>
            </w:r>
            <w:r w:rsidRPr="00BA7675">
              <w:rPr>
                <w:rFonts w:cs="Times"/>
                <w:i/>
              </w:rPr>
              <w:t>SSY</w:t>
            </w:r>
            <w:r w:rsidRPr="00BA7675">
              <w:rPr>
                <w:rFonts w:cs="Times"/>
                <w:i/>
                <w:vertAlign w:val="subscript"/>
              </w:rPr>
              <w:t xml:space="preserve">EV  </w:t>
            </w:r>
            <w:r w:rsidRPr="00BA7675">
              <w:rPr>
                <w:rFonts w:cs="Times"/>
              </w:rPr>
              <w:t xml:space="preserve">and </w:t>
            </w:r>
            <w:r w:rsidRPr="00BA7675">
              <w:rPr>
                <w:rFonts w:cs="Times"/>
                <w:i/>
              </w:rPr>
              <w:t xml:space="preserve">X </w:t>
            </w:r>
            <w:r>
              <w:rPr>
                <w:rFonts w:cs="Times"/>
              </w:rPr>
              <w:fldChar w:fldCharType="begin" w:fldLock="1"/>
            </w:r>
            <w:r w:rsidR="00F3059C">
              <w:rPr>
                <w:rFonts w:cs="Times"/>
              </w:rPr>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Hicks", "given" : "D Murray", "non-dropping-particle" : "", "parse-names" : false, "suffix" : "" } ], "container-title" : "Proceedings of the New-Zealand Hydrological Society Symposium", "id" : "ITEM-3",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Duvert et al., 2012; Hicks, 1990)", "plainTextFormattedCitation" : "(Basher et al., 2011; Duvert et al., 2012; Hicks, 1990)", "previouslyFormattedCitation" : "(Basher et al., 2011; Duvert et al., 2012; Hicks, 1990)" }, "properties" : { "noteIndex" : 0 }, "schema" : "https://github.com/citation-style-language/schema/raw/master/csl-citation.json" }</w:instrText>
            </w:r>
            <w:r>
              <w:rPr>
                <w:rFonts w:cs="Times"/>
              </w:rPr>
              <w:fldChar w:fldCharType="separate"/>
            </w:r>
            <w:r w:rsidRPr="00AD7AA3">
              <w:rPr>
                <w:rFonts w:cs="Times"/>
                <w:noProof/>
              </w:rPr>
              <w:t>(Basher et al., 2011; Duvert et al., 2012; Hicks, 1990)</w:t>
            </w:r>
            <w:r>
              <w:rPr>
                <w:rFonts w:cs="Times"/>
              </w:rPr>
              <w:fldChar w:fldCharType="end"/>
            </w:r>
            <w:r w:rsidRPr="00BA7675">
              <w:rPr>
                <w:rFonts w:cs="Times"/>
              </w:rPr>
              <w:t>. Model fits for each storm metric were compared using coefficients of determination (r</w:t>
            </w:r>
            <w:r w:rsidRPr="00BA7675">
              <w:rPr>
                <w:rFonts w:cs="Times"/>
                <w:vertAlign w:val="superscript"/>
              </w:rPr>
              <w:t>2</w:t>
            </w:r>
            <w:r w:rsidRPr="00BA7675">
              <w:rPr>
                <w:rFonts w:cs="Times"/>
              </w:rPr>
              <w:t>) and Root Mean Square Error (RMSE). The correlation between storm metrics (X) and SSY</w:t>
            </w:r>
            <w:r w:rsidRPr="00BA7675">
              <w:rPr>
                <w:rFonts w:cs="Times"/>
                <w:vertAlign w:val="subscript"/>
              </w:rPr>
              <w:t>EV</w:t>
            </w:r>
            <w:r w:rsidRPr="00BA7675">
              <w:rPr>
                <w:rFonts w:cs="Times"/>
              </w:rPr>
              <w:t xml:space="preserve"> was also quantified using both parametric (Pearson) and non-parametric (Spearman) correlation coefficients.</w:t>
            </w:r>
          </w:p>
        </w:tc>
      </w:tr>
    </w:tbl>
    <w:p w14:paraId="3F1381F3" w14:textId="4C56A456" w:rsidR="00D758D4" w:rsidRDefault="00E004E6">
      <w:r>
        <w:t>T</w:t>
      </w:r>
      <w:r w:rsidR="000C26A7">
        <w:t xml:space="preserve">he </w:t>
      </w:r>
      <w:r w:rsidR="007A183D">
        <w:t>regression coefficients</w:t>
      </w:r>
      <w:r w:rsidR="00F3059C">
        <w:t xml:space="preserve"> (</w:t>
      </w:r>
      <w:r w:rsidR="00F3059C">
        <w:rPr>
          <w:rFonts w:cs="Times"/>
        </w:rPr>
        <w:t>α</w:t>
      </w:r>
      <w:r w:rsidR="00F3059C">
        <w:t xml:space="preserve"> and </w:t>
      </w:r>
      <w:r w:rsidR="00F3059C">
        <w:rPr>
          <w:rFonts w:ascii="Cambria Math" w:hAnsi="Cambria Math"/>
        </w:rPr>
        <w:t>β</w:t>
      </w:r>
      <w:r w:rsidR="00F3059C">
        <w:t>)</w:t>
      </w:r>
      <w:r w:rsidR="000C26A7">
        <w:t xml:space="preserve"> for </w:t>
      </w:r>
      <w:r>
        <w:t xml:space="preserve">the </w:t>
      </w:r>
      <w:r w:rsidR="000C26A7">
        <w:t>undisturbed</w:t>
      </w:r>
      <w:r>
        <w:t xml:space="preserve">, UPPER </w:t>
      </w:r>
      <w:r w:rsidR="000C26A7">
        <w:t>and disturbed</w:t>
      </w:r>
      <w:r>
        <w:t>, LOWER</w:t>
      </w:r>
      <w:r w:rsidR="000C26A7">
        <w:t xml:space="preserve"> subwatersheds were tested</w:t>
      </w:r>
      <w:r>
        <w:t xml:space="preserve"> for statistically significant differences</w:t>
      </w:r>
      <w:r w:rsidR="000C26A7">
        <w:t xml:space="preserve"> using Analysis of Covariance (ANCOVA)</w:t>
      </w:r>
      <w:r w:rsidR="007A183D" w:rsidRPr="007A183D">
        <w:t xml:space="preserve"> </w:t>
      </w:r>
      <w:r w:rsidR="007A183D">
        <w:fldChar w:fldCharType="begin" w:fldLock="1"/>
      </w:r>
      <w:r w:rsidR="007A183D">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7A183D">
        <w:fldChar w:fldCharType="separate"/>
      </w:r>
      <w:r w:rsidR="007A183D" w:rsidRPr="00F3059C">
        <w:rPr>
          <w:noProof/>
        </w:rPr>
        <w:t>(Lewis et al., 2001)</w:t>
      </w:r>
      <w:r w:rsidR="007A183D">
        <w:fldChar w:fldCharType="end"/>
      </w:r>
      <w:r w:rsidR="000C26A7">
        <w:t>. A difference in intercept</w:t>
      </w:r>
      <w:r w:rsidR="00F3059C">
        <w:t xml:space="preserve"> (</w:t>
      </w:r>
      <w:r w:rsidR="00F3059C">
        <w:rPr>
          <w:rFonts w:cs="Times"/>
        </w:rPr>
        <w:t>α</w:t>
      </w:r>
      <w:r w:rsidR="00F3059C">
        <w:t>)</w:t>
      </w:r>
      <w:r w:rsidR="000C26A7">
        <w:t xml:space="preserve"> would indicate higher sediment </w:t>
      </w:r>
      <w:r>
        <w:t>yield</w:t>
      </w:r>
      <w:r w:rsidR="000C26A7">
        <w:t xml:space="preserve"> from the human-disturbed subwatershed for the same size storm event. A difference in slope </w:t>
      </w:r>
      <w:r w:rsidR="00F3059C">
        <w:t>(</w:t>
      </w:r>
      <w:r w:rsidR="00F3059C">
        <w:rPr>
          <w:rFonts w:ascii="Cambria Math" w:hAnsi="Cambria Math"/>
        </w:rPr>
        <w:t>β</w:t>
      </w:r>
      <w:r w:rsidR="00F3059C">
        <w:t xml:space="preserve">) </w:t>
      </w:r>
      <w:r w:rsidR="000C26A7">
        <w:t>would indicate the relative sediment contribution</w:t>
      </w:r>
      <w:r>
        <w:t>s</w:t>
      </w:r>
      <w:r w:rsidR="000C26A7">
        <w:t xml:space="preserve"> from the subwatershed</w:t>
      </w:r>
      <w:r>
        <w:t>s change</w:t>
      </w:r>
      <w:r w:rsidR="000C26A7">
        <w:t xml:space="preserve"> with increasing storm size. If regression slopes for the UPPER and TOTAL watersheds are significantly different, it supports the conclusion that the effect of human-disturbance changes with storm size.</w:t>
      </w:r>
    </w:p>
    <w:p w14:paraId="6A6D1B45" w14:textId="77777777" w:rsidR="00D758D4" w:rsidRDefault="000C26A7">
      <w:pPr>
        <w:pStyle w:val="Heading3"/>
      </w:pPr>
      <w:r>
        <w:lastRenderedPageBreak/>
        <w:t>Annual estimates of SSY and sSSY</w:t>
      </w:r>
    </w:p>
    <w:p w14:paraId="76BC17A8" w14:textId="77777777" w:rsidR="00D758D4" w:rsidRDefault="000C26A7">
      <w:r>
        <w:t>Annual estimates of SSY and sSSY are most commonly used to compare watersheds with other literature, however, a continuous annual time-series of SSY was not possible at the study site due to the discontinuous field sampling trips. Using continuous Q data for 2014 and the Qmax-</w:t>
      </w:r>
      <w:r w:rsidR="005D50D5">
        <w:t>SSY</w:t>
      </w:r>
      <w:r w:rsidR="005D50D5">
        <w:rPr>
          <w:vertAlign w:val="subscript"/>
        </w:rPr>
        <w:t>EV</w:t>
      </w:r>
      <w:r>
        <w:t xml:space="preserve"> model, SSY was predicted for all storms in 2014. Sediment mitigation structures were installed at the quarry in October 2014, greatly reducing SSY from the LOWER_QUARRY subwatershed (unpublished data), so the Qmax-SSY relationship developed prior to the mitigation was used. For storms with no Qmax data at FG3, Qmax was predicted from a linear regression between Qmax at FG1 and Qmax at FG3 for the study period.</w:t>
      </w:r>
    </w:p>
    <w:p w14:paraId="28E46FF5" w14:textId="3FB3E26F" w:rsidR="00D758D4" w:rsidRDefault="000C26A7">
      <w:r>
        <w:t xml:space="preserve">Annual SSY and sSSY were also estimated by extrapolating SSY from measured storms by the ratio of </w:t>
      </w:r>
      <w:r w:rsidR="002B094A">
        <w:t xml:space="preserve">expected </w:t>
      </w:r>
      <w:r>
        <w:t xml:space="preserve">annual storm precipitation (precipitation which fell only during </w:t>
      </w:r>
      <w:r w:rsidR="002B094A">
        <w:t>storms that met the threshold criteria</w:t>
      </w:r>
      <w:r>
        <w:t>) to the precipitation measured during storms where SSY was measured:</w:t>
      </w:r>
    </w:p>
    <w:tbl>
      <w:tblPr>
        <w:tblStyle w:val="TableGrid"/>
        <w:tblpPr w:leftFromText="180" w:rightFromText="180" w:vertAnchor="text" w:horzAnchor="margin" w:tblpY="17"/>
        <w:tblW w:w="0" w:type="auto"/>
        <w:tblLook w:val="04A0" w:firstRow="1" w:lastRow="0" w:firstColumn="1" w:lastColumn="0" w:noHBand="0" w:noVBand="1"/>
      </w:tblPr>
      <w:tblGrid>
        <w:gridCol w:w="360"/>
        <w:gridCol w:w="7470"/>
        <w:gridCol w:w="1520"/>
      </w:tblGrid>
      <w:tr w:rsidR="00E744B6" w:rsidRPr="00214B43" w14:paraId="2118E01F" w14:textId="77777777" w:rsidTr="00E744B6">
        <w:tc>
          <w:tcPr>
            <w:tcW w:w="360" w:type="dxa"/>
            <w:tcBorders>
              <w:top w:val="nil"/>
              <w:left w:val="nil"/>
              <w:bottom w:val="nil"/>
              <w:right w:val="nil"/>
            </w:tcBorders>
          </w:tcPr>
          <w:p w14:paraId="4890B3F8" w14:textId="77777777" w:rsidR="00E744B6" w:rsidRPr="00214B43" w:rsidRDefault="00E744B6" w:rsidP="00CC73D4">
            <w:pPr>
              <w:spacing w:after="120"/>
              <w:rPr>
                <w:rFonts w:ascii="Cambria" w:hAnsi="Cambria"/>
              </w:rPr>
            </w:pPr>
          </w:p>
        </w:tc>
        <w:tc>
          <w:tcPr>
            <w:tcW w:w="7470" w:type="dxa"/>
            <w:tcBorders>
              <w:top w:val="nil"/>
              <w:left w:val="nil"/>
              <w:bottom w:val="nil"/>
              <w:right w:val="nil"/>
            </w:tcBorders>
          </w:tcPr>
          <w:p w14:paraId="72551439" w14:textId="77777777" w:rsidR="00E744B6" w:rsidRPr="00214B43" w:rsidRDefault="000E44C8" w:rsidP="00CC73D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annual</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measured</m:t>
                    </m:r>
                  </m:sub>
                </m:sSub>
                <m:r>
                  <w:rPr>
                    <w:rFonts w:ascii="Cambria Math" w:hAnsi="Cambria Math"/>
                  </w:rPr>
                  <m:t xml:space="preserve">* </m:t>
                </m:r>
                <m:f>
                  <m:fPr>
                    <m:ctrlPr>
                      <w:rPr>
                        <w:rFonts w:ascii="Cambria Math" w:hAnsi="Cambria Math"/>
                        <w:i/>
                      </w:rPr>
                    </m:ctrlPr>
                  </m:fPr>
                  <m:num>
                    <m:r>
                      <w:rPr>
                        <w:rFonts w:ascii="Cambria Math" w:hAnsi="Cambria Math"/>
                      </w:rPr>
                      <m:t>measured precip</m:t>
                    </m:r>
                  </m:num>
                  <m:den>
                    <m:r>
                      <w:rPr>
                        <w:rFonts w:ascii="Cambria Math" w:hAnsi="Cambria Math"/>
                      </w:rPr>
                      <m:t>expected annual storm precip</m:t>
                    </m:r>
                  </m:den>
                </m:f>
              </m:oMath>
            </m:oMathPara>
          </w:p>
        </w:tc>
        <w:tc>
          <w:tcPr>
            <w:tcW w:w="1520" w:type="dxa"/>
            <w:tcBorders>
              <w:top w:val="nil"/>
              <w:left w:val="nil"/>
              <w:bottom w:val="nil"/>
              <w:right w:val="nil"/>
            </w:tcBorders>
          </w:tcPr>
          <w:p w14:paraId="44F5B476" w14:textId="77777777" w:rsidR="00E744B6" w:rsidRPr="00214B43" w:rsidRDefault="00E744B6" w:rsidP="00E744B6">
            <w:pPr>
              <w:spacing w:after="120"/>
              <w:ind w:firstLine="0"/>
              <w:jc w:val="right"/>
              <w:rPr>
                <w:rFonts w:ascii="Cambria" w:hAnsi="Cambria"/>
              </w:rPr>
            </w:pPr>
            <w:r w:rsidRPr="00214B43">
              <w:rPr>
                <w:rFonts w:ascii="Cambria" w:hAnsi="Cambria"/>
              </w:rPr>
              <w:t xml:space="preserve">Equation </w:t>
            </w:r>
            <w:r>
              <w:rPr>
                <w:rFonts w:ascii="Cambria" w:hAnsi="Cambria"/>
              </w:rPr>
              <w:t>5</w:t>
            </w:r>
          </w:p>
        </w:tc>
      </w:tr>
      <w:tr w:rsidR="00E744B6" w:rsidRPr="00214B43" w14:paraId="7EFD8A5A" w14:textId="77777777" w:rsidTr="00CC73D4">
        <w:trPr>
          <w:trHeight w:val="855"/>
        </w:trPr>
        <w:tc>
          <w:tcPr>
            <w:tcW w:w="9350" w:type="dxa"/>
            <w:gridSpan w:val="3"/>
            <w:tcBorders>
              <w:top w:val="nil"/>
              <w:left w:val="nil"/>
              <w:bottom w:val="nil"/>
              <w:right w:val="nil"/>
            </w:tcBorders>
          </w:tcPr>
          <w:p w14:paraId="525AC327" w14:textId="21EDB960" w:rsidR="00E744B6" w:rsidRPr="00BA7675" w:rsidRDefault="00E744B6" w:rsidP="002B094A">
            <w:pPr>
              <w:spacing w:after="120"/>
              <w:ind w:firstLine="0"/>
              <w:rPr>
                <w:rFonts w:cs="Times"/>
              </w:rPr>
            </w:pPr>
            <w:r w:rsidRPr="00BA7675">
              <w:rPr>
                <w:rFonts w:cs="Times"/>
              </w:rPr>
              <w:t xml:space="preserve">where </w:t>
            </w:r>
            <w:r w:rsidRPr="00BA7675">
              <w:rPr>
                <w:rFonts w:cs="Times"/>
                <w:i/>
              </w:rPr>
              <w:t>SSY</w:t>
            </w:r>
            <w:r w:rsidRPr="00BA7675">
              <w:rPr>
                <w:rFonts w:cs="Times"/>
                <w:i/>
                <w:vertAlign w:val="subscript"/>
              </w:rPr>
              <w:t>annual</w:t>
            </w:r>
            <w:r w:rsidRPr="00BA7675">
              <w:rPr>
                <w:rFonts w:cs="Times"/>
              </w:rPr>
              <w:t xml:space="preserve"> is estimated</w:t>
            </w:r>
            <w:r w:rsidR="002B094A">
              <w:rPr>
                <w:rFonts w:cs="Times"/>
              </w:rPr>
              <w:t xml:space="preserve"> annual</w:t>
            </w:r>
            <w:r w:rsidRPr="00BA7675">
              <w:rPr>
                <w:rFonts w:cs="Times"/>
              </w:rPr>
              <w:t xml:space="preserve"> SSY from storms, </w:t>
            </w:r>
            <w:r w:rsidRPr="00BA7675">
              <w:rPr>
                <w:rFonts w:cs="Times"/>
                <w:i/>
              </w:rPr>
              <w:t>SSY</w:t>
            </w:r>
            <w:r w:rsidRPr="00BA7675">
              <w:rPr>
                <w:rFonts w:cs="Times"/>
                <w:i/>
                <w:vertAlign w:val="subscript"/>
              </w:rPr>
              <w:t>measured</w:t>
            </w:r>
            <w:r w:rsidRPr="00BA7675">
              <w:rPr>
                <w:rFonts w:cs="Times"/>
              </w:rPr>
              <w:t xml:space="preserve"> is SSY </w:t>
            </w:r>
            <w:r w:rsidR="002B094A">
              <w:rPr>
                <w:rFonts w:cs="Times"/>
              </w:rPr>
              <w:t>from sampled</w:t>
            </w:r>
            <w:r w:rsidRPr="00BA7675">
              <w:rPr>
                <w:rFonts w:cs="Times"/>
              </w:rPr>
              <w:t xml:space="preserve"> storms (all, Tables 2 and 3), </w:t>
            </w:r>
            <w:r w:rsidRPr="00BA7675">
              <w:rPr>
                <w:rFonts w:cs="Times"/>
                <w:i/>
              </w:rPr>
              <w:t>measured precip</w:t>
            </w:r>
            <w:r w:rsidRPr="00BA7675">
              <w:rPr>
                <w:rFonts w:cs="Times"/>
              </w:rPr>
              <w:t xml:space="preserve"> is precipitation measured during the sampled storms, and </w:t>
            </w:r>
            <w:r w:rsidRPr="00BA7675">
              <w:rPr>
                <w:rFonts w:cs="Times"/>
                <w:i/>
              </w:rPr>
              <w:t xml:space="preserve">expected annual storm precip </w:t>
            </w:r>
            <w:r w:rsidRPr="00BA7675">
              <w:rPr>
                <w:rFonts w:cs="Times"/>
              </w:rPr>
              <w:t xml:space="preserve">is the precipitation during all storms </w:t>
            </w:r>
            <w:r w:rsidR="002B094A">
              <w:rPr>
                <w:rFonts w:cs="Times"/>
              </w:rPr>
              <w:t>which occurred</w:t>
            </w:r>
            <w:r w:rsidRPr="00BA7675">
              <w:rPr>
                <w:rFonts w:cs="Times"/>
              </w:rPr>
              <w:t xml:space="preserve"> in 2014.</w:t>
            </w:r>
          </w:p>
        </w:tc>
      </w:tr>
    </w:tbl>
    <w:p w14:paraId="6FF7C365" w14:textId="626C1BCF" w:rsidR="00D758D4" w:rsidRDefault="000C26A7">
      <w:r>
        <w:t xml:space="preserve">Continuous discharge and precipitation data showed approximately 60% of annual precipitation fell during storms that exceeded the stage threshold, and 40% of precipitation fell during low-intensity events that did not exceed the defined storm threshold. Annual storm precipitation is then 60% of measured annual precipitation. Considering most SSY is discharged during a few, relatively large events, it is assumed that small events do not significantly contribute to annual SSY </w:t>
      </w:r>
      <w:r w:rsidR="00E375F7">
        <w:fldChar w:fldCharType="begin" w:fldLock="1"/>
      </w:r>
      <w:r w:rsidR="00E375F7">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rsidR="00E375F7">
        <w:fldChar w:fldCharType="separate"/>
      </w:r>
      <w:r w:rsidR="00E375F7" w:rsidRPr="00E375F7">
        <w:rPr>
          <w:noProof/>
        </w:rPr>
        <w:t>(Stock and Tribble, 2010)</w:t>
      </w:r>
      <w:r w:rsidR="00E375F7">
        <w:fldChar w:fldCharType="end"/>
      </w:r>
      <w:r>
        <w:t>. This approach also assumes that the sediment yield per mm of storm precipitation is constant over the year, and the size distribution of storms has no effect, though there is some evidence that SSY rises exponentially with storm size</w:t>
      </w:r>
      <w:r w:rsidR="00E375F7">
        <w:t xml:space="preserve"> </w:t>
      </w:r>
      <w:r w:rsidR="00E375F7">
        <w:fldChar w:fldCharType="begin" w:fldLock="1"/>
      </w:r>
      <w:r w:rsidR="00AA70FE">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00E375F7">
        <w:fldChar w:fldCharType="separate"/>
      </w:r>
      <w:r w:rsidR="00E375F7" w:rsidRPr="00E375F7">
        <w:rPr>
          <w:noProof/>
        </w:rPr>
        <w:t>(Lewis et al., 2001; Rankl, 2004)</w:t>
      </w:r>
      <w:r w:rsidR="00E375F7">
        <w:fldChar w:fldCharType="end"/>
      </w:r>
      <w:r>
        <w:t xml:space="preserve">. </w:t>
      </w:r>
    </w:p>
    <w:p w14:paraId="0F0FE8AA" w14:textId="77777777" w:rsidR="00D758D4" w:rsidRDefault="000C26A7">
      <w:pPr>
        <w:pStyle w:val="Heading3"/>
      </w:pPr>
      <w:r>
        <w:t>Data Collection</w:t>
      </w:r>
    </w:p>
    <w:p w14:paraId="705D75AE" w14:textId="77777777" w:rsidR="00D758D4" w:rsidRDefault="000C26A7">
      <w:r>
        <w:t>Data on precipitation (P), water discharge (Q), suspended sediment concentration (SSC) and turbidity (T) were collected during three field campaigns: January-March, 2012, February-July 2013, and January-March 2014, and several intervening periods of unattended instrument monitoring. Field sampling campaigns were scheduled to coincide with the period of most frequent storms in the November-May wet season, though large storms were sampled throughout the year.</w:t>
      </w:r>
    </w:p>
    <w:p w14:paraId="4C788FB1" w14:textId="77777777" w:rsidR="00D758D4" w:rsidRDefault="000C26A7">
      <w:pPr>
        <w:pStyle w:val="Heading4"/>
      </w:pPr>
      <w:r>
        <w:t>Precipitation</w:t>
      </w:r>
    </w:p>
    <w:p w14:paraId="482D6054" w14:textId="0C6BF3FC" w:rsidR="00D758D4" w:rsidRDefault="000C26A7">
      <w:r>
        <w:t>Precipitation (P) was measured at three locations in Faga'alu watershed using two Rainwise RAINEW tipping-bucket rain gages (RG1 and RG2) and a Vantage Pro Weather Station (Wx</w:t>
      </w:r>
      <w:r w:rsidR="007960EB">
        <w:t>) (</w:t>
      </w:r>
      <w:r>
        <w:t xml:space="preserve">Figure 1). Data at RG2 was only recorded January-March, 2012, to determine a relationship between elevation and precipitation. The total event precipitation (Psum) and event </w:t>
      </w:r>
      <w:r w:rsidR="006328D8">
        <w:t>Erosivity Index</w:t>
      </w:r>
      <w:r>
        <w:t xml:space="preserve"> (EI30) were calculated using data from RG1, with data gaps filled by 15 min interval precipitation data from Wx.</w:t>
      </w:r>
    </w:p>
    <w:p w14:paraId="0FD546FE" w14:textId="77777777" w:rsidR="00D758D4" w:rsidRDefault="000C26A7">
      <w:pPr>
        <w:pStyle w:val="Heading4"/>
      </w:pPr>
      <w:r>
        <w:t>Water Discharge</w:t>
      </w:r>
    </w:p>
    <w:p w14:paraId="23271EFE" w14:textId="6095BAAB" w:rsidR="00D758D4" w:rsidRDefault="006328D8" w:rsidP="006328D8">
      <w:r>
        <w:t xml:space="preserve">Stream gaging sites were chosen to take advantage of an existing control structure (FG1) and a stabilized stream cross section (FG3). </w:t>
      </w:r>
      <w:r w:rsidR="000C26A7">
        <w:t xml:space="preserve">At FG1 and FG3, Q was calculated from 15 minute </w:t>
      </w:r>
      <w:r w:rsidR="000C26A7">
        <w:lastRenderedPageBreak/>
        <w:t xml:space="preserve">interval stream stage measurements, using a stage-Q rating curve calibrated to manual Q measurements made under baseflow and stormflow conditions (Figures 3 and 4). </w:t>
      </w:r>
      <w:r w:rsidR="00E375F7">
        <w:t>S</w:t>
      </w:r>
      <w:r w:rsidR="000C26A7">
        <w:t xml:space="preserve">tream stage was measured with non-vented pressure transducers (PT) (Solinst Levelogger or Onset HOBO Water Level Logger) installed in stilling wells at FG1 and FG3. Barometric pressure data collected at Wx were used to calculate stage from the pressure data recorded by the PT's. Data gaps in barometric pressure </w:t>
      </w:r>
      <w:r>
        <w:t xml:space="preserve">from Wx </w:t>
      </w:r>
      <w:r w:rsidR="000C26A7">
        <w:t>were filled by data from stations at Pago Pago Harbor (NSTP6) and NOAA Climate Observatory at Tula (TULA)</w:t>
      </w:r>
      <w:r w:rsidR="00E375F7">
        <w:t xml:space="preserve"> </w:t>
      </w:r>
      <w:r w:rsidR="000C26A7">
        <w:t>(Figure 1). Priority was given to the station closest to the watershed with valid barometric pressure data. Barometric data were highly correlated and the</w:t>
      </w:r>
      <w:r w:rsidR="00BC5BC0">
        <w:t xml:space="preserve"> data source </w:t>
      </w:r>
      <w:r w:rsidR="000C26A7">
        <w:t>made little (&lt;1cm) difference in the resulting water level.</w:t>
      </w:r>
      <w:r>
        <w:t xml:space="preserve"> Q was measured in the field by the area-velocity method (AV) using a Marsh-McBirney flowmeter to measure flow velocity, and simultaneous channel surveys to measure cross-sectional area </w:t>
      </w:r>
      <w:r>
        <w:fldChar w:fldCharType="begin" w:fldLock="1"/>
      </w:r>
      <w: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fldChar w:fldCharType="separate"/>
      </w:r>
      <w:r w:rsidRPr="00E375F7">
        <w:rPr>
          <w:noProof/>
        </w:rPr>
        <w:t>(Harrelson et al., 1994; Turnipseed and Sauer, 2010)</w:t>
      </w:r>
      <w:r>
        <w:fldChar w:fldCharType="end"/>
      </w:r>
      <w:r>
        <w:t xml:space="preserve">. </w:t>
      </w:r>
      <w:r w:rsidR="000C26A7">
        <w:t>Area-velocity Q measurements could not be made at high stages at FG1 and FG3 for safety reasons, so stage-Q relationships were constructed to estimate a continuous Q record.</w:t>
      </w:r>
    </w:p>
    <w:p w14:paraId="2EDCBC08" w14:textId="77777777" w:rsidR="00D758D4" w:rsidRDefault="000C26A7">
      <w:r>
        <w:t>At FG3, the channel is rectangular with stabilized rip-rap banks and bed (Appendix Figure A1.1). Recorded stage varied from 4 to 147 cm. Area-velocity Q measurements (n= 14) were made from 30 to 1,558.0 L/sec, covering a range of stages from 6 to 39 cm. The highest recorded stage was much higher than the highest stage with measured Q so the rating could not be extrapolated by a power law. Stream conditions at FG3 fit the assumption for Manning's equation, so the stage-Q rating at FG3 was created using Manning's equation, calibrating Manning's n (0.067) to the Q measurements (Figure 3).</w:t>
      </w:r>
    </w:p>
    <w:p w14:paraId="55B52223" w14:textId="77777777" w:rsidR="00063DEE" w:rsidRDefault="00063DEE"/>
    <w:p w14:paraId="65265CDD" w14:textId="77777777" w:rsidR="00D758D4" w:rsidRDefault="000C26A7">
      <w:r>
        <w:rPr>
          <w:noProof/>
        </w:rPr>
        <w:drawing>
          <wp:inline distT="0" distB="0" distL="0" distR="0" wp14:anchorId="3418D02E" wp14:editId="36F7494E">
            <wp:extent cx="54864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G3 (LBJ).png"/>
                    <pic:cNvPicPr/>
                  </pic:nvPicPr>
                  <pic:blipFill>
                    <a:blip r:embed="rId9"/>
                    <a:stretch>
                      <a:fillRect/>
                    </a:stretch>
                  </pic:blipFill>
                  <pic:spPr>
                    <a:xfrm>
                      <a:off x="0" y="0"/>
                      <a:ext cx="5486400" cy="2743200"/>
                    </a:xfrm>
                    <a:prstGeom prst="rect">
                      <a:avLst/>
                    </a:prstGeom>
                  </pic:spPr>
                </pic:pic>
              </a:graphicData>
            </a:graphic>
          </wp:inline>
        </w:drawing>
      </w:r>
    </w:p>
    <w:p w14:paraId="0BC581F3" w14:textId="77777777" w:rsidR="00D758D4" w:rsidRDefault="000C26A7">
      <w:pPr>
        <w:ind w:firstLine="0"/>
      </w:pPr>
      <w:r>
        <w:t>Figure 3. Stage-Discharge relationships for stream gaging site at FG3 for (a) the full range of observed stage and (b) the range of stages with AV measurements of Q. RMSE was 93 L/sec, or 32% of observed Q.</w:t>
      </w:r>
    </w:p>
    <w:p w14:paraId="7EC37C70" w14:textId="77777777" w:rsidR="00063DEE" w:rsidRDefault="00063DEE">
      <w:pPr>
        <w:ind w:firstLine="0"/>
      </w:pPr>
    </w:p>
    <w:p w14:paraId="3316FDD4" w14:textId="03774A89" w:rsidR="00D758D4" w:rsidRDefault="000C26A7">
      <w:r>
        <w:t xml:space="preserve">At FG1, the flow control structure is a masonry ogee spillway crest of a defunct stream capture. The structure is a rectangular channel 43 cm deep, then transitions abruptly to gently sloping banks, causing an abrupt change in the stage-Q relationship (Appendix Figure A1.2). At FG1, the PT recorded stage height ranging from 4 to 120 cm, while area-velocity Q measurements (n= 22) covered stages from 6 to 17 cm. Since the highest recorded stage (120 </w:t>
      </w:r>
      <w:r>
        <w:lastRenderedPageBreak/>
        <w:t>cm) was higher than the highest stage with measured Q (17 cm), and there was a distinct change in channel geometry above 43 cm the rating could not be extrapolated by a power law. The flow structure did not meet the assumptions for using Manning's equation to predict flow so the HEC-RAS model was used</w:t>
      </w:r>
      <w:r w:rsidR="00CC73F7">
        <w:t xml:space="preserve"> </w:t>
      </w:r>
      <w:r w:rsidR="00CC73F7">
        <w:fldChar w:fldCharType="begin" w:fldLock="1"/>
      </w:r>
      <w:r w:rsidR="00A250A7">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rsidR="00CC73F7">
        <w:fldChar w:fldCharType="separate"/>
      </w:r>
      <w:r w:rsidR="00CC73F7" w:rsidRPr="00CC73F7">
        <w:rPr>
          <w:noProof/>
        </w:rPr>
        <w:t>(Brunner, 2010)</w:t>
      </w:r>
      <w:r w:rsidR="00CC73F7">
        <w:fldChar w:fldCharType="end"/>
      </w:r>
      <w:r>
        <w:t>. The surveyed geometry of the upstream channel and flow structure at FG1 were input to HEC-RAS, and the HEC-RAS model was calibrated to the Q measurements (Figure 4). While a power function fit Q measurements better than HEC-RAS for low flow, HEC-RAS fit better for Q above the storm threshold used in analyses of SSY (Figure 4).</w:t>
      </w:r>
    </w:p>
    <w:p w14:paraId="12A6455D" w14:textId="77777777" w:rsidR="00063DEE" w:rsidRDefault="00063DEE"/>
    <w:p w14:paraId="14146A7C" w14:textId="77777777" w:rsidR="00D758D4" w:rsidRDefault="000C26A7">
      <w:r>
        <w:rPr>
          <w:noProof/>
        </w:rPr>
        <w:drawing>
          <wp:inline distT="0" distB="0" distL="0" distR="0" wp14:anchorId="47C411F2" wp14:editId="47F15E3C">
            <wp:extent cx="54864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G1 (DAM).png"/>
                    <pic:cNvPicPr/>
                  </pic:nvPicPr>
                  <pic:blipFill>
                    <a:blip r:embed="rId10"/>
                    <a:stretch>
                      <a:fillRect/>
                    </a:stretch>
                  </pic:blipFill>
                  <pic:spPr>
                    <a:xfrm>
                      <a:off x="0" y="0"/>
                      <a:ext cx="5486400" cy="2743200"/>
                    </a:xfrm>
                    <a:prstGeom prst="rect">
                      <a:avLst/>
                    </a:prstGeom>
                  </pic:spPr>
                </pic:pic>
              </a:graphicData>
            </a:graphic>
          </wp:inline>
        </w:drawing>
      </w:r>
    </w:p>
    <w:p w14:paraId="6E45E0EC" w14:textId="77777777" w:rsidR="00D758D4" w:rsidRDefault="000C26A7">
      <w:pPr>
        <w:ind w:firstLine="0"/>
      </w:pPr>
      <w:r>
        <w:t>Figure 4. Stage-Discharge relationships for stream gaging site at FG1 for (a) the full range of observed stage and (b) the range of stages with AV measurements of Q. RMSE was 31 L/sec, or 22% of observed Q. "Channel Top" refers to the point where the rectangular channel transitions to a sloped bank and cross-sectional area increases much more rapidly with stage. A power-law relationship is also displayed to illustrate the potential error that could result if inappropriate methods are used.</w:t>
      </w:r>
    </w:p>
    <w:p w14:paraId="0BF33BDD" w14:textId="77777777" w:rsidR="00063DEE" w:rsidRDefault="00063DEE">
      <w:pPr>
        <w:ind w:firstLine="0"/>
      </w:pPr>
    </w:p>
    <w:p w14:paraId="09D2C1B0" w14:textId="4B0AA807" w:rsidR="00D758D4" w:rsidRDefault="000C26A7">
      <w:r>
        <w:t xml:space="preserve">Water discharge at FG2 was calculated as the product of the specific water discharge from FG1 (Q </w:t>
      </w:r>
      <w:r w:rsidR="005D50D5">
        <w:t>m</w:t>
      </w:r>
      <w:r w:rsidR="00CC73F7">
        <w:rPr>
          <w:vertAlign w:val="superscript"/>
        </w:rPr>
        <w:t>3</w:t>
      </w:r>
      <w:r>
        <w:t xml:space="preserve">/0.9 </w:t>
      </w:r>
      <w:r w:rsidR="005D50D5">
        <w:t>km</w:t>
      </w:r>
      <w:r w:rsidR="00CC73F7">
        <w:rPr>
          <w:vertAlign w:val="superscript"/>
        </w:rPr>
        <w:t>2</w:t>
      </w:r>
      <w:r>
        <w:t xml:space="preserve">) and the watershed area draining to FG2 (1.17 </w:t>
      </w:r>
      <w:r w:rsidR="005D50D5">
        <w:t>km</w:t>
      </w:r>
      <w:r w:rsidR="005D50D5">
        <w:rPr>
          <w:vertAlign w:val="superscript"/>
        </w:rPr>
        <w:t>2</w:t>
      </w:r>
      <w:r>
        <w:t>). This assumes that specific water discharge from the subwatershed above FG2 is similar to above FG1. Discharge may be higher from the quarry surface, which represents 5.7% of the LOWER_QUARRY subwatershed, so Q, and thus SSY from the quarry are a conservative, lower bound estimate. The quarry surface is continually being disturbed, sometimes with large pits excavated and refilled in the course of weeks, as well as intentional water control structures being implemented over time. Given the changes in the contributing area of the quarry, efforts to model water yield from the quarry were infeasible and uncertain.</w:t>
      </w:r>
    </w:p>
    <w:p w14:paraId="755D2B77" w14:textId="77777777" w:rsidR="00D758D4" w:rsidRDefault="000C26A7">
      <w:pPr>
        <w:pStyle w:val="Heading4"/>
      </w:pPr>
      <w:r>
        <w:t>Continuous Suspended Sediment Concentration</w:t>
      </w:r>
    </w:p>
    <w:p w14:paraId="12596CB8" w14:textId="5816B578" w:rsidR="00D758D4" w:rsidRDefault="000C26A7">
      <w:r>
        <w:t xml:space="preserve">Continuous SSC at 15 minute intervals was estimated from 1) </w:t>
      </w:r>
      <w:r w:rsidR="00A250A7">
        <w:t>linear interpolation of SSC from water samples</w:t>
      </w:r>
      <w:r>
        <w:t>, and 2)</w:t>
      </w:r>
      <w:r w:rsidR="00A250A7">
        <w:t xml:space="preserve"> 15 min interval turbidity data (T) and a T-SSC relationship calibrated to stream water samples collected over a range of Q and SSC.</w:t>
      </w:r>
    </w:p>
    <w:p w14:paraId="0BAC8552" w14:textId="69CC4BFB" w:rsidR="00D758D4" w:rsidRDefault="000C26A7">
      <w:r>
        <w:t xml:space="preserve">Stream water samples were collected by grab or "dip" sampling with 500 mL HDPE bottles at FG1, FG2, and FG3. At FG2, water samples were also collected at 30 min intervals </w:t>
      </w:r>
      <w:r>
        <w:lastRenderedPageBreak/>
        <w:t xml:space="preserve">during storm events by an ISCO 3700 Autosampler triggered by a stage height sensor. Samples were analyzed for suspended sediment concentration (SSC) on-island using gravimetric methods </w:t>
      </w:r>
      <w:r w:rsidR="00A250A7">
        <w:fldChar w:fldCharType="begin" w:fldLock="1"/>
      </w:r>
      <w:r w:rsidR="001C41C3">
        <w:instrText>ADDIN CSL_CITATION { "citationItems" : [ { "id" : "ITEM-1",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1",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id" : "ITEM-2",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2", "issued" : { "date-parts" : [ [ "2014" ] ] }, "page" : "157-204", "publisher" : "Elsevier", "title" : "Measuring Suspended Sediment", "type" : "chapter", "volume" : "1" }, "uris" : [ "http://www.mendeley.com/documents/?uuid=7c127d5d-9906-4264-9512-ab5d242a4a0b"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rsidR="00A250A7">
        <w:fldChar w:fldCharType="separate"/>
      </w:r>
      <w:r w:rsidR="0061334E" w:rsidRPr="0061334E">
        <w:rPr>
          <w:noProof/>
        </w:rPr>
        <w:t>(Gray, 2014; Gray et al., 2000)</w:t>
      </w:r>
      <w:r w:rsidR="00A250A7">
        <w:fldChar w:fldCharType="end"/>
      </w:r>
      <w:r>
        <w:t xml:space="preserve">. Water samples were vacuum filtered on pre-weighed 47mm diameter, 0.7 um Millipore AP40 glass fiber filters, oven dried at 100 C for one hour, cooled and weighed to determine SSC (mg/L). From January 6, 2012, to October 1, 2014, 610 water samples were collected and analyzed for SSC: FG1 (n=55), FG2 (n=91 grab samples, n=186 from the Autosampler), and FG3 (n=154). </w:t>
      </w:r>
    </w:p>
    <w:p w14:paraId="74835049" w14:textId="77777777" w:rsidR="00D758D4" w:rsidRDefault="000C26A7">
      <w:pPr>
        <w:pStyle w:val="Heading5"/>
      </w:pPr>
      <w:r>
        <w:t>Interpolated grab samples</w:t>
      </w:r>
    </w:p>
    <w:p w14:paraId="6CABF4E1" w14:textId="55D4B980" w:rsidR="00D758D4" w:rsidRDefault="000C26A7">
      <w:r>
        <w:t>Continuous SSC from interpolated grab samples could only be calculated if more than three stream water samples were collected during the storm event, and if they adequately captured the SSC dynamics of the storm event, particularly the peak SSC. SSC was assumed to be zero at the beginning and end of each storm if no grab sample data was available for those times</w:t>
      </w:r>
      <w:r w:rsidR="0061334E">
        <w:t xml:space="preserve"> </w:t>
      </w:r>
      <w:r w:rsidR="0061334E">
        <w:fldChar w:fldCharType="begin" w:fldLock="1"/>
      </w:r>
      <w:r w:rsidR="00F16CC0">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1334E">
        <w:fldChar w:fldCharType="separate"/>
      </w:r>
      <w:r w:rsidR="0061334E" w:rsidRPr="0061334E">
        <w:rPr>
          <w:noProof/>
        </w:rPr>
        <w:t>(Lewis et al., 2001)</w:t>
      </w:r>
      <w:r w:rsidR="0061334E">
        <w:fldChar w:fldCharType="end"/>
      </w:r>
      <w:r>
        <w:t>.</w:t>
      </w:r>
    </w:p>
    <w:p w14:paraId="1BDE5F64" w14:textId="77777777" w:rsidR="00D758D4" w:rsidRDefault="000C26A7">
      <w:pPr>
        <w:pStyle w:val="Heading5"/>
      </w:pPr>
      <w:r>
        <w:t>Turbidity-SSC relationships</w:t>
      </w:r>
    </w:p>
    <w:p w14:paraId="3CFE3859" w14:textId="59D717F0" w:rsidR="00D758D4" w:rsidRDefault="000C26A7">
      <w:r>
        <w:t>Turbidity (T) was measured at FG1 and FG3 using three types of turbidimeters: 1</w:t>
      </w:r>
      <w:r w:rsidR="003025B6">
        <w:t xml:space="preserve">) Greenspan TS3000 (TS), 2) </w:t>
      </w:r>
      <w:r>
        <w:t>YSI 600OMS with 6136</w:t>
      </w:r>
      <w:r w:rsidR="003025B6">
        <w:t xml:space="preserve"> turbidity probe (YSI), and 3)</w:t>
      </w:r>
      <w:r>
        <w:t xml:space="preserve"> Campbell</w:t>
      </w:r>
      <w:r w:rsidR="003025B6">
        <w:t xml:space="preserve"> </w:t>
      </w:r>
      <w:r>
        <w:t>Sci</w:t>
      </w:r>
      <w:r w:rsidR="003025B6">
        <w:t>entific</w:t>
      </w:r>
      <w:r>
        <w:t xml:space="preserve">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w:t>
      </w:r>
      <w:r w:rsidR="00F16CC0">
        <w:t xml:space="preserve"> </w:t>
      </w:r>
      <w:r w:rsidR="00F16CC0">
        <w:fldChar w:fldCharType="begin" w:fldLock="1"/>
      </w:r>
      <w:r w:rsidR="00DF106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F16CC0">
        <w:fldChar w:fldCharType="separate"/>
      </w:r>
      <w:r w:rsidR="00F16CC0" w:rsidRPr="00F16CC0">
        <w:rPr>
          <w:noProof/>
        </w:rPr>
        <w:t>(Lewis et al., 2001)</w:t>
      </w:r>
      <w:r w:rsidR="00F16CC0">
        <w:fldChar w:fldCharType="end"/>
      </w:r>
      <w:r>
        <w:t xml:space="preserve">. Storm events with incomplete or invalid T data were not used in the analysis. A three-point calibration was performed on the YSI turbidimeter with YSI turbidity standards (0, 126, and 1000 NTU) at the beginning of each field season and approximately every 3-6 months during data collection. Turbidity measured with 0, 126, and 1000 NTU standards differed by less than 10% (4-8%) during each recalibration. The TS turbidimeter at FG1 was vandalized in 2012 and removed from service before recalibration. </w:t>
      </w:r>
      <w:r w:rsidR="00F16CC0">
        <w:t xml:space="preserve">The OBS requires calibration every two years, so recalibration was not needed during the study period. </w:t>
      </w:r>
      <w:r>
        <w:t>All turbidimeters were regularly cleaned following storms to ensure proper operation</w:t>
      </w:r>
      <w:r w:rsidR="00F16CC0">
        <w:t xml:space="preserve">. </w:t>
      </w:r>
    </w:p>
    <w:p w14:paraId="7FC490EF" w14:textId="2E0D3212" w:rsidR="00D758D4" w:rsidRDefault="000C26A7">
      <w:r>
        <w:t xml:space="preserve">At FG3, </w:t>
      </w:r>
      <w:r w:rsidR="00D5011E">
        <w:t>a</w:t>
      </w:r>
      <w:r>
        <w:t xml:space="preserve"> YSI turbidimeter recorded T (NTU) at 5 min intervals from January 30, 2012, to February 20, 2012, and at 15 min intervals from February 27, 2012 to May 23, 2012, when it was damaged during a large storm. The YSI turbidimeter was replaced with an OBS, which recorded Backscatter (BS) and Sidescatter (SS) at 5 min intervals from March 7, 2013, to July 15, 2014. No data was recorded from August 2013-January 2014 when the wiper clogged with sediment. A new OBS was installed at FG3 from January, 2014, to August, 2014. To correct for some periods of high noise observed in the BS and SS data recorded by the OBS in 2013, the OBS installed in 2014 was programmed to make a burst of 100 BS and SS measurements at 15 min intervals, and record Median, Mean, STD, Min, and Max. All BS and SS parameters were analyzed to determine which showed the best relationship with SSC, but mean SS showed the highest </w:t>
      </w:r>
      <w:r w:rsidR="005D50D5">
        <w:t>r</w:t>
      </w:r>
      <w:r w:rsidR="005D50D5">
        <w:rPr>
          <w:vertAlign w:val="superscript"/>
        </w:rPr>
        <w:t>2</w:t>
      </w:r>
      <w:r>
        <w:t xml:space="preserve"> and is a physically comparable measurement to NTU measured by the YSI and TS </w:t>
      </w:r>
      <w:r w:rsidR="00DF1063">
        <w:fldChar w:fldCharType="begin" w:fldLock="1"/>
      </w:r>
      <w:r w:rsidR="00D5011E">
        <w:instrText>ADDIN CSL_CITATION { "citationItems" : [ { "id" : "ITEM-1", "itemData" : { "author" : [ { "dropping-particle" : "", "family" : "Anderson", "given" : "Chauncey W.", "non-dropping-particle" : "", "parse-names" : false, "suffix" : "" } ], "chapter-number" : "6.7", "container-title" : "Field measurements: U.S. Geological Survey Techniques of Water-Resources Investigations, book 9", "editor" : [ { "dropping-particle" : "", "family" : "Wilde", "given" : "F.D.", "non-dropping-particle" : "", "parse-names" : false, "suffix" : "" } ], "id" : "ITEM-1", "issued" : { "date-parts" : [ [ "2005" ] ] }, "page" : "1-55", "publisher" : "U.S. Geological Survey", "title" : "Turbidity 6.7", "type" : "chapter", "volume" : "1" }, "uris" : [ "http://www.mendeley.com/documents/?uuid=7f6cd12e-92ca-4e78-84e2-26a0c01bf5c0" ] } ], "mendeley" : { "formattedCitation" : "(Anderson, 2005)", "plainTextFormattedCitation" : "(Anderson, 2005)", "previouslyFormattedCitation" : "(Anderson, 2005)" }, "properties" : { "noteIndex" : 0 }, "schema" : "https://github.com/citation-style-language/schema/raw/master/csl-citation.json" }</w:instrText>
      </w:r>
      <w:r w:rsidR="00DF1063">
        <w:fldChar w:fldCharType="separate"/>
      </w:r>
      <w:r w:rsidR="00D5011E" w:rsidRPr="00D5011E">
        <w:rPr>
          <w:noProof/>
        </w:rPr>
        <w:t>(Anderson, 2005)</w:t>
      </w:r>
      <w:r w:rsidR="00DF1063">
        <w:fldChar w:fldCharType="end"/>
      </w:r>
      <w:r>
        <w:t>.</w:t>
      </w:r>
    </w:p>
    <w:p w14:paraId="32F92287" w14:textId="3081E25F" w:rsidR="00D758D4" w:rsidRDefault="000C26A7">
      <w:r>
        <w:t>At FG1, a TS turbidimeter recorded T (NTU) at 5 min intervals from January 2012</w:t>
      </w:r>
      <w:r w:rsidR="00991650">
        <w:t xml:space="preserve"> until it was </w:t>
      </w:r>
      <w:r>
        <w:t>vandalized and destroyed</w:t>
      </w:r>
      <w:r w:rsidR="00991650" w:rsidRPr="00991650">
        <w:t xml:space="preserve"> </w:t>
      </w:r>
      <w:r w:rsidR="00991650">
        <w:t>in July 2012</w:t>
      </w:r>
      <w:r>
        <w:t>. The YSI turbidimeter</w:t>
      </w:r>
      <w:r w:rsidR="00D5011E">
        <w:t>,</w:t>
      </w:r>
      <w:r>
        <w:t xml:space="preserve"> previously deployed at FG3 in 2012</w:t>
      </w:r>
      <w:r w:rsidR="00D5011E">
        <w:t>,</w:t>
      </w:r>
      <w:r>
        <w:t xml:space="preserve"> was repaired and redeployed at FG1 and recorded T (NTU) at 5 min intervals from June 2013 to October 2013, and January 2014 to August 2014. T data was resampled to 15 min intervals to compare with SSC samples for the T-SSC relationship, and corresponding to Q for calculating SSY.</w:t>
      </w:r>
    </w:p>
    <w:p w14:paraId="1AAE58B5" w14:textId="731207A7" w:rsidR="00D758D4" w:rsidRDefault="000C26A7">
      <w:r>
        <w:lastRenderedPageBreak/>
        <w:t>The T-SSC relationship can be unique to each region, stream, instrument or even each storm event</w:t>
      </w:r>
      <w:r w:rsidR="00D5011E">
        <w:t xml:space="preserve"> </w:t>
      </w:r>
      <w:r w:rsidR="00D5011E">
        <w:fldChar w:fldCharType="begin" w:fldLock="1"/>
      </w:r>
      <w:r w:rsidR="00D5011E">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D5011E">
        <w:fldChar w:fldCharType="separate"/>
      </w:r>
      <w:r w:rsidR="00D5011E" w:rsidRPr="00D5011E">
        <w:rPr>
          <w:noProof/>
        </w:rPr>
        <w:t>(Lewis et al., 2001)</w:t>
      </w:r>
      <w:r w:rsidR="00D5011E">
        <w:fldChar w:fldCharType="end"/>
      </w:r>
      <w:r>
        <w:t>, and can be influenced by water color, dissolved solids and organic matter, temperature, and the shape, size, and composition of sediment. However, T has proved to be a robust surrogate measure of SSC in streams</w:t>
      </w:r>
      <w:r w:rsidR="00D5011E">
        <w:t xml:space="preserve"> </w:t>
      </w:r>
      <w:r w:rsidR="00D5011E">
        <w:fldChar w:fldCharType="begin" w:fldLock="1"/>
      </w:r>
      <w:r w:rsidR="00D5011E">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rsidR="00D5011E">
        <w:fldChar w:fldCharType="separate"/>
      </w:r>
      <w:r w:rsidR="00D5011E" w:rsidRPr="00D5011E">
        <w:rPr>
          <w:noProof/>
        </w:rPr>
        <w:t>(Gippel, 1995)</w:t>
      </w:r>
      <w:r w:rsidR="00D5011E">
        <w:fldChar w:fldCharType="end"/>
      </w:r>
      <w:r w:rsidR="00D5011E">
        <w:t>,</w:t>
      </w:r>
      <w:r>
        <w:t xml:space="preserve"> and is most accurate when a unique T-SSC relationship is developed for each instrument separately, using in situ grab samples under storm conditions</w:t>
      </w:r>
      <w:r w:rsidR="00AA70FE">
        <w:t xml:space="preserve"> </w:t>
      </w:r>
      <w:r w:rsidR="00AA70FE">
        <w:fldChar w:fldCharType="begin" w:fldLock="1"/>
      </w:r>
      <w:r w:rsidR="00AA70FE">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rsidR="00AA70FE">
        <w:fldChar w:fldCharType="separate"/>
      </w:r>
      <w:r w:rsidR="00AA70FE" w:rsidRPr="00AA70FE">
        <w:rPr>
          <w:noProof/>
        </w:rPr>
        <w:t>(Lewis, 1996)</w:t>
      </w:r>
      <w:r w:rsidR="00AA70FE">
        <w:fldChar w:fldCharType="end"/>
      </w:r>
      <w:r w:rsidR="00D5011E">
        <w:t>.</w:t>
      </w:r>
      <w:r>
        <w:t xml:space="preserve"> A unique T-SSC relationship was developed for each turbidimeter, at each location, using 15 min interval T data and SSC samples from storm periods only (Figure 5). A "synthetic" T-SSC relationship was also developed by placing the turbidimeter in a black tub with water, and sampling T and SSC as sediment was added</w:t>
      </w:r>
      <w:r w:rsidR="001917C2">
        <w:t xml:space="preserve"> (Appendix 4, Figure 1)</w:t>
      </w:r>
      <w:r>
        <w:t>, but results were not comparable to T-SSC relationships developed under actual storm conditions and were not used in further analyses.</w:t>
      </w:r>
    </w:p>
    <w:p w14:paraId="15BC7A59" w14:textId="77777777" w:rsidR="001917C2" w:rsidRDefault="001917C2"/>
    <w:p w14:paraId="2D8DCC0E" w14:textId="77777777" w:rsidR="00D758D4" w:rsidRDefault="000C26A7">
      <w:r>
        <w:rPr>
          <w:noProof/>
        </w:rPr>
        <w:drawing>
          <wp:inline distT="0" distB="0" distL="0" distR="0" wp14:anchorId="11B8FE2A" wp14:editId="00FB46FC">
            <wp:extent cx="5486400"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SC rating curves.png"/>
                    <pic:cNvPicPr/>
                  </pic:nvPicPr>
                  <pic:blipFill>
                    <a:blip r:embed="rId11"/>
                    <a:stretch>
                      <a:fillRect/>
                    </a:stretch>
                  </pic:blipFill>
                  <pic:spPr>
                    <a:xfrm>
                      <a:off x="0" y="0"/>
                      <a:ext cx="5486400" cy="2057400"/>
                    </a:xfrm>
                    <a:prstGeom prst="rect">
                      <a:avLst/>
                    </a:prstGeom>
                  </pic:spPr>
                </pic:pic>
              </a:graphicData>
            </a:graphic>
          </wp:inline>
        </w:drawing>
      </w:r>
    </w:p>
    <w:p w14:paraId="33DA06AF" w14:textId="2CEBC64C" w:rsidR="00D758D4" w:rsidRDefault="000C26A7">
      <w:pPr>
        <w:ind w:firstLine="0"/>
      </w:pPr>
      <w:r>
        <w:t>Figure 5. Turbidity-Suspended Sediment Concentration relationships for a) the YSI turbidimeter deployed at FG3 (02/27/2012-05/23/2012) and the same YSI turbidimeter deployed</w:t>
      </w:r>
      <w:r w:rsidR="002120F8">
        <w:t xml:space="preserve"> at FG1 (06/13/2013-12/31/2014)</w:t>
      </w:r>
      <w:r>
        <w:t xml:space="preserve"> b) OBS500 turbidimeter deployed at FG3 (03/11/2013-07/15/2013) and c) OBS500 turbidimeter deployed at FG3 (01/31/2014-03/04/2014).</w:t>
      </w:r>
    </w:p>
    <w:p w14:paraId="4F239815" w14:textId="77777777" w:rsidR="001917C2" w:rsidRDefault="001917C2">
      <w:pPr>
        <w:ind w:firstLine="0"/>
      </w:pPr>
    </w:p>
    <w:p w14:paraId="4E3F39FF" w14:textId="77293D70" w:rsidR="00D758D4" w:rsidRDefault="000C26A7">
      <w:r>
        <w:t xml:space="preserve">The T-SSC relationships varied among sampling sites and sensors but all showed acceptable </w:t>
      </w:r>
      <w:r w:rsidR="005D50D5">
        <w:t>r</w:t>
      </w:r>
      <w:r w:rsidR="005D50D5">
        <w:rPr>
          <w:vertAlign w:val="superscript"/>
        </w:rPr>
        <w:t>2</w:t>
      </w:r>
      <w:r>
        <w:t xml:space="preserve"> values (0.86-0.97). Lower scatter was achieved by using grab samples collected during stormflows only</w:t>
      </w:r>
      <w:r w:rsidR="00D5011E">
        <w:t>, when multiple sediment sources alter the color, particle sizes, and composition of suspended sediment</w:t>
      </w:r>
      <w:r>
        <w:t xml:space="preserve">. It is assumed that suspended sediment during storms is a mix of lighter-colored, smaller particles from the quarry and darker-colored, larger particles from natural areas, altering and the relationship between T and SSC compared to low flows that may be dominated by sediment only from the quarry. For the TS deployed at FG1, the </w:t>
      </w:r>
      <w:r w:rsidR="005D50D5">
        <w:t>r</w:t>
      </w:r>
      <w:r w:rsidR="005D50D5">
        <w:rPr>
          <w:vertAlign w:val="superscript"/>
        </w:rPr>
        <w:t>2</w:t>
      </w:r>
      <w:r>
        <w:t xml:space="preserve"> value was high (0.96) but the ranges of T and SSC values used to develop the relationship were considered too small (0-12 NTU) compared to the maximum observed during the deployment period (1,077 NTU) to develop a robust relationship for higher T values. Instead, the T-SSC relationship developed for the YSI turbidimeter installed at FG3 (Figure 5) was used to convert T data from the TS to SSC at FG1. For the YSI turbidimeter, more scatter was observed in the T-SSC relationship at FG3 than at FG1 (Figure 5), but this could be attributed to the higher number and wider range of values sampled, as well as the contribution of multiple sediment sources sampled at FG3. The OBS turbidimeter had high </w:t>
      </w:r>
      <w:r w:rsidR="005D50D5">
        <w:t>r</w:t>
      </w:r>
      <w:r w:rsidR="005D50D5">
        <w:rPr>
          <w:vertAlign w:val="superscript"/>
        </w:rPr>
        <w:t>2</w:t>
      </w:r>
      <w:r>
        <w:t xml:space="preserve"> values and was stable between the two periods of deployment (Figure 5 b vs c).</w:t>
      </w:r>
    </w:p>
    <w:p w14:paraId="6AA0BDFB" w14:textId="77777777" w:rsidR="00D758D4" w:rsidRDefault="000C26A7">
      <w:pPr>
        <w:pStyle w:val="Heading3"/>
      </w:pPr>
      <w:r>
        <w:lastRenderedPageBreak/>
        <w:t>Estimating Uncertainty</w:t>
      </w:r>
    </w:p>
    <w:p w14:paraId="33A537ED" w14:textId="69F30CB3" w:rsidR="00D758D4" w:rsidRDefault="000C26A7">
      <w:r>
        <w:t xml:space="preserve">Uncertainty in </w:t>
      </w:r>
      <w:r w:rsidR="005D50D5">
        <w:t>SSY</w:t>
      </w:r>
      <w:r w:rsidR="005D50D5">
        <w:rPr>
          <w:vertAlign w:val="subscript"/>
        </w:rPr>
        <w:t>EV</w:t>
      </w:r>
      <w:r>
        <w:t xml:space="preserve"> estimates arises from both measurement and model errors, including models of stage-discharge (stage-Q) and turbidity-suspended sediment concentration (T-SSC)</w:t>
      </w:r>
      <w:r w:rsidR="00D5011E">
        <w:t xml:space="preserve"> </w:t>
      </w:r>
      <w:r w:rsidR="00D5011E">
        <w:fldChar w:fldCharType="begin" w:fldLock="1"/>
      </w:r>
      <w:r w:rsidR="00D5011E">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00D5011E">
        <w:fldChar w:fldCharType="separate"/>
      </w:r>
      <w:r w:rsidR="00D5011E" w:rsidRPr="00D5011E">
        <w:rPr>
          <w:noProof/>
        </w:rPr>
        <w:t>(Harmel et al., 2006)</w:t>
      </w:r>
      <w:r w:rsidR="00D5011E">
        <w:fldChar w:fldCharType="end"/>
      </w:r>
      <w:r>
        <w:t xml:space="preserve">. The Root Mean Square Error (RMSE) method estimates the "most probable value" of the cumulative or combined error by propagating the error from each measurement and modeling procedure to the final </w:t>
      </w:r>
      <w:r w:rsidR="005D50D5">
        <w:t>SSY</w:t>
      </w:r>
      <w:r w:rsidR="005D50D5">
        <w:rPr>
          <w:vertAlign w:val="subscript"/>
        </w:rPr>
        <w:t>EV</w:t>
      </w:r>
      <w:r>
        <w:t xml:space="preserve"> </w:t>
      </w:r>
      <w:r w:rsidR="002120F8">
        <w:t>calculation</w:t>
      </w:r>
      <w:r w:rsidR="00D5011E">
        <w:t xml:space="preserve"> </w:t>
      </w:r>
      <w:r w:rsidR="00D5011E">
        <w:fldChar w:fldCharType="begin" w:fldLock="1"/>
      </w:r>
      <w:r w:rsidR="00977486">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rsidR="00D5011E">
        <w:fldChar w:fldCharType="separate"/>
      </w:r>
      <w:r w:rsidR="00D5011E" w:rsidRPr="00D5011E">
        <w:rPr>
          <w:noProof/>
        </w:rPr>
        <w:t>(Topping, 1972)</w:t>
      </w:r>
      <w:r w:rsidR="00D5011E">
        <w:fldChar w:fldCharType="end"/>
      </w:r>
      <w:r>
        <w:t>.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D5011E" w:rsidRPr="00214B43" w14:paraId="451FC7EB" w14:textId="77777777" w:rsidTr="00CC73D4">
        <w:tc>
          <w:tcPr>
            <w:tcW w:w="1530" w:type="dxa"/>
            <w:tcBorders>
              <w:top w:val="nil"/>
              <w:left w:val="nil"/>
              <w:bottom w:val="nil"/>
              <w:right w:val="nil"/>
            </w:tcBorders>
          </w:tcPr>
          <w:p w14:paraId="7949F95C" w14:textId="77777777" w:rsidR="00D5011E" w:rsidRPr="00214B43" w:rsidRDefault="00D5011E" w:rsidP="00CC73D4">
            <w:pPr>
              <w:rPr>
                <w:rFonts w:ascii="Cambria" w:hAnsi="Cambria"/>
              </w:rPr>
            </w:pPr>
          </w:p>
        </w:tc>
        <w:tc>
          <w:tcPr>
            <w:tcW w:w="6480" w:type="dxa"/>
            <w:tcBorders>
              <w:top w:val="nil"/>
              <w:left w:val="nil"/>
              <w:bottom w:val="nil"/>
              <w:right w:val="nil"/>
            </w:tcBorders>
          </w:tcPr>
          <w:p w14:paraId="25F04871" w14:textId="77777777" w:rsidR="00D5011E" w:rsidRPr="00214B43" w:rsidRDefault="00D5011E" w:rsidP="00CC73D4">
            <w:pPr>
              <w:rPr>
                <w:rFonts w:ascii="Cambria" w:hAnsi="Cambria"/>
              </w:rPr>
            </w:pPr>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0E17E102" w14:textId="77777777" w:rsidR="00D5011E" w:rsidRPr="00214B43" w:rsidRDefault="00D5011E" w:rsidP="00D5011E">
            <w:pPr>
              <w:ind w:firstLine="0"/>
              <w:rPr>
                <w:rFonts w:ascii="Cambria" w:hAnsi="Cambria"/>
              </w:rPr>
            </w:pPr>
            <w:r w:rsidRPr="00214B43">
              <w:rPr>
                <w:rFonts w:ascii="Cambria" w:hAnsi="Cambria"/>
              </w:rPr>
              <w:t xml:space="preserve">Equation </w:t>
            </w:r>
            <w:r>
              <w:rPr>
                <w:rFonts w:ascii="Cambria" w:hAnsi="Cambria"/>
              </w:rPr>
              <w:t>6</w:t>
            </w:r>
          </w:p>
        </w:tc>
      </w:tr>
      <w:tr w:rsidR="00D5011E" w:rsidRPr="00214B43" w14:paraId="5190A511" w14:textId="77777777" w:rsidTr="00CC73D4">
        <w:trPr>
          <w:trHeight w:val="1314"/>
        </w:trPr>
        <w:tc>
          <w:tcPr>
            <w:tcW w:w="9350" w:type="dxa"/>
            <w:gridSpan w:val="3"/>
            <w:tcBorders>
              <w:top w:val="nil"/>
              <w:left w:val="nil"/>
              <w:bottom w:val="nil"/>
              <w:right w:val="nil"/>
            </w:tcBorders>
          </w:tcPr>
          <w:p w14:paraId="6F455311" w14:textId="69B90A90" w:rsidR="00D5011E" w:rsidRPr="00BA7675" w:rsidRDefault="00D5011E" w:rsidP="00977486">
            <w:pPr>
              <w:ind w:firstLine="0"/>
              <w:rPr>
                <w:rFonts w:cs="Times"/>
              </w:rPr>
            </w:pPr>
            <w:r w:rsidRPr="00BA7675">
              <w:rPr>
                <w:rFonts w:cs="Times"/>
              </w:rPr>
              <w:t xml:space="preserve">where </w:t>
            </w:r>
            <w:r w:rsidRPr="00BA7675">
              <w:rPr>
                <w:rFonts w:cs="Times"/>
                <w:i/>
              </w:rPr>
              <w:t>PE</w:t>
            </w:r>
            <w:r w:rsidRPr="00BA7675">
              <w:rPr>
                <w:rFonts w:cs="Times"/>
              </w:rPr>
              <w:t xml:space="preserve"> is the cumulative probable error for individual measured values (±%), </w:t>
            </w:r>
            <w:r w:rsidRPr="00BA7675">
              <w:rPr>
                <w:rFonts w:cs="Times"/>
                <w:i/>
              </w:rPr>
              <w:t>E</w:t>
            </w:r>
            <w:r w:rsidRPr="00BA7675">
              <w:rPr>
                <w:rFonts w:cs="Times"/>
                <w:i/>
                <w:vertAlign w:val="subscript"/>
              </w:rPr>
              <w:t>Qmeas</w:t>
            </w:r>
            <w:r w:rsidRPr="00BA7675">
              <w:rPr>
                <w:rFonts w:cs="Times"/>
              </w:rPr>
              <w:t xml:space="preserve"> is uncertainty in Q measurements (±%), </w:t>
            </w:r>
            <w:r w:rsidRPr="00BA7675">
              <w:rPr>
                <w:rFonts w:cs="Times"/>
                <w:i/>
              </w:rPr>
              <w:t>E</w:t>
            </w:r>
            <w:r w:rsidRPr="00BA7675">
              <w:rPr>
                <w:rFonts w:cs="Times"/>
                <w:i/>
                <w:vertAlign w:val="subscript"/>
              </w:rPr>
              <w:t>SSCmeas</w:t>
            </w:r>
            <w:r w:rsidRPr="00BA7675">
              <w:rPr>
                <w:rFonts w:cs="Times"/>
              </w:rPr>
              <w:t xml:space="preserve"> is uncertainty in SSC measurements (± %), </w:t>
            </w:r>
            <w:r w:rsidRPr="00BA7675">
              <w:rPr>
                <w:rFonts w:cs="Times"/>
                <w:i/>
              </w:rPr>
              <w:t>E</w:t>
            </w:r>
            <w:r w:rsidRPr="00BA7675">
              <w:rPr>
                <w:rFonts w:cs="Times"/>
                <w:i/>
                <w:vertAlign w:val="subscript"/>
              </w:rPr>
              <w:t>Qmod</w:t>
            </w:r>
            <w:r w:rsidRPr="00BA7675">
              <w:rPr>
                <w:rFonts w:cs="Times"/>
              </w:rPr>
              <w:t xml:space="preserve"> is uncertainty in Q modeled by the Stage-Q relationship (RMSE, as ±% of the mean observed Q), </w:t>
            </w:r>
            <w:r w:rsidRPr="00BA7675">
              <w:rPr>
                <w:rFonts w:cs="Times"/>
                <w:i/>
              </w:rPr>
              <w:t>E</w:t>
            </w:r>
            <w:r w:rsidRPr="00BA7675">
              <w:rPr>
                <w:rFonts w:cs="Times"/>
                <w:i/>
                <w:vertAlign w:val="subscript"/>
              </w:rPr>
              <w:t>SSCmod</w:t>
            </w:r>
            <w:r w:rsidRPr="00BA7675">
              <w:rPr>
                <w:rFonts w:cs="Times"/>
              </w:rPr>
              <w:t xml:space="preserve"> is uncertainty in SSC modeled by the T-SSC relationship (RMSE, a</w:t>
            </w:r>
            <w:r w:rsidR="00977486">
              <w:rPr>
                <w:rFonts w:cs="Times"/>
              </w:rPr>
              <w:t>s ± % of the mean observed SSC)</w:t>
            </w:r>
            <w:r w:rsidR="00977486">
              <w:rPr>
                <w:rFonts w:cs="Times"/>
              </w:rPr>
              <w:fldChar w:fldCharType="begin" w:fldLock="1"/>
            </w:r>
            <w:r w:rsidR="008B2CE3">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977486">
              <w:rPr>
                <w:rFonts w:cs="Times"/>
              </w:rPr>
              <w:fldChar w:fldCharType="separate"/>
            </w:r>
            <w:r w:rsidR="00977486" w:rsidRPr="00977486">
              <w:rPr>
                <w:rFonts w:cs="Times"/>
                <w:noProof/>
              </w:rPr>
              <w:t>(Harmel et al., 2009)</w:t>
            </w:r>
            <w:r w:rsidR="00977486">
              <w:rPr>
                <w:rFonts w:cs="Times"/>
              </w:rPr>
              <w:fldChar w:fldCharType="end"/>
            </w:r>
            <w:r w:rsidRPr="00BA7675">
              <w:rPr>
                <w:rFonts w:cs="Times"/>
              </w:rPr>
              <w:t xml:space="preserve">.  </w:t>
            </w:r>
          </w:p>
        </w:tc>
      </w:tr>
    </w:tbl>
    <w:p w14:paraId="0CE6225F" w14:textId="5E16F496" w:rsidR="00D758D4" w:rsidRDefault="005D50D5">
      <w:r>
        <w:t>E</w:t>
      </w:r>
      <w:r w:rsidRPr="003361BB">
        <w:rPr>
          <w:vertAlign w:val="subscript"/>
        </w:rPr>
        <w:t>Q</w:t>
      </w:r>
      <w:r>
        <w:rPr>
          <w:vertAlign w:val="subscript"/>
        </w:rPr>
        <w:t xml:space="preserve">meas </w:t>
      </w:r>
      <w:r w:rsidR="000C26A7">
        <w:t xml:space="preserve"> and E</w:t>
      </w:r>
      <w:r w:rsidR="000C26A7" w:rsidRPr="003361BB">
        <w:rPr>
          <w:vertAlign w:val="subscript"/>
        </w:rPr>
        <w:t>SSCmeas</w:t>
      </w:r>
      <w:r w:rsidR="000C26A7">
        <w:t xml:space="preserve"> were estimated using lookup tables (LUT) from the DUET-H/WQ software tool</w:t>
      </w:r>
      <w:r w:rsidR="008B2CE3">
        <w:t xml:space="preserve"> </w:t>
      </w:r>
      <w:r w:rsidR="008B2CE3">
        <w:fldChar w:fldCharType="begin" w:fldLock="1"/>
      </w:r>
      <w:r w:rsidR="001C41C3">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8B2CE3">
        <w:fldChar w:fldCharType="separate"/>
      </w:r>
      <w:r w:rsidR="002E719C" w:rsidRPr="002E719C">
        <w:rPr>
          <w:noProof/>
        </w:rPr>
        <w:t>(Harmel et al., 2009)</w:t>
      </w:r>
      <w:r w:rsidR="008B2CE3">
        <w:fldChar w:fldCharType="end"/>
      </w:r>
      <w:r w:rsidR="000C26A7">
        <w:t xml:space="preserve">. The effect of uncertain </w:t>
      </w:r>
      <w:r>
        <w:t>SSY</w:t>
      </w:r>
      <w:r>
        <w:rPr>
          <w:vertAlign w:val="subscript"/>
        </w:rPr>
        <w:t>EV</w:t>
      </w:r>
      <w:r w:rsidR="000C26A7">
        <w:t xml:space="preserve"> estimates may complicate conclusions about contributions from subwatersheds, anthropogenic impacts, and </w:t>
      </w:r>
      <w:r>
        <w:t>SSY</w:t>
      </w:r>
      <w:r>
        <w:rPr>
          <w:vertAlign w:val="subscript"/>
        </w:rPr>
        <w:t>EV</w:t>
      </w:r>
      <w:r w:rsidR="000C26A7">
        <w:t xml:space="preserve">-Storm Metric relationships. This is common in sediment yield studies where successful models estimate SSY with </w:t>
      </w:r>
      <w:r w:rsidR="002E719C">
        <w:rPr>
          <w:rFonts w:cs="Times"/>
        </w:rPr>
        <w:t>±</w:t>
      </w:r>
      <w:r w:rsidR="000C26A7">
        <w:t>50-100% accuracy</w:t>
      </w:r>
      <w:r w:rsidR="008B2CE3">
        <w:t xml:space="preserve"> </w:t>
      </w:r>
      <w:r w:rsidR="008B2CE3">
        <w:fldChar w:fldCharType="begin" w:fldLock="1"/>
      </w:r>
      <w:r w:rsidR="008B2C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8B2CE3">
        <w:fldChar w:fldCharType="separate"/>
      </w:r>
      <w:r w:rsidR="008B2CE3" w:rsidRPr="008B2CE3">
        <w:rPr>
          <w:noProof/>
        </w:rPr>
        <w:t>(Duvert et al., 2012)</w:t>
      </w:r>
      <w:r w:rsidR="008B2CE3">
        <w:fldChar w:fldCharType="end"/>
      </w:r>
      <w:r w:rsidR="002E719C">
        <w:t xml:space="preserve"> but the difference in SSY from undisturbed and disturbed areas was expected to be much larger than the cumulative uncertainty.</w:t>
      </w:r>
    </w:p>
    <w:p w14:paraId="73C151B4" w14:textId="77777777" w:rsidR="00D758D4" w:rsidRDefault="000C26A7">
      <w:pPr>
        <w:pStyle w:val="Heading2"/>
      </w:pPr>
      <w:r>
        <w:t>Results</w:t>
      </w:r>
    </w:p>
    <w:p w14:paraId="5A685343" w14:textId="77777777" w:rsidR="00D758D4" w:rsidRDefault="000C26A7">
      <w:pPr>
        <w:pStyle w:val="Heading3"/>
      </w:pPr>
      <w:r>
        <w:t>Field Data Collection</w:t>
      </w:r>
    </w:p>
    <w:p w14:paraId="6F4F0854" w14:textId="77777777" w:rsidR="00D758D4" w:rsidRDefault="000C26A7">
      <w:pPr>
        <w:pStyle w:val="Heading4"/>
      </w:pPr>
      <w:r>
        <w:t>Precipitation</w:t>
      </w:r>
    </w:p>
    <w:p w14:paraId="45FF7A4C" w14:textId="67BE7B53" w:rsidR="00D758D4" w:rsidRDefault="000C26A7">
      <w:r>
        <w:t>Annual precipitation measured at RG1</w:t>
      </w:r>
      <w:r w:rsidR="00D55D2C">
        <w:t>,</w:t>
      </w:r>
      <w:r>
        <w:t xml:space="preserve"> with gaps filled with data from Wx</w:t>
      </w:r>
      <w:r w:rsidR="00D55D2C">
        <w:t>,</w:t>
      </w:r>
      <w:r>
        <w:t xml:space="preserve"> was 3,349 mm, 3,443 mm, and 3,765 mm in 2012, 2013, and 2014, respectively</w:t>
      </w:r>
      <w:r w:rsidR="00D55D2C">
        <w:t>, which</w:t>
      </w:r>
      <w:r>
        <w:t xml:space="preserve"> are approximately 93% of long-term </w:t>
      </w:r>
      <w:r w:rsidR="00D55D2C">
        <w:t xml:space="preserve">precipitation </w:t>
      </w:r>
      <w:r>
        <w:t>(=3,800 mm) from PRISM data</w:t>
      </w:r>
      <w:r w:rsidR="008B2CE3">
        <w:t xml:space="preserve"> </w:t>
      </w:r>
      <w:r w:rsidR="008B2CE3">
        <w:fldChar w:fldCharType="begin" w:fldLock="1"/>
      </w:r>
      <w:r w:rsidR="008B2CE3">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8B2CE3">
        <w:fldChar w:fldCharType="separate"/>
      </w:r>
      <w:r w:rsidR="008B2CE3" w:rsidRPr="008B2CE3">
        <w:rPr>
          <w:noProof/>
        </w:rPr>
        <w:t>(Craig, 2009)</w:t>
      </w:r>
      <w:r w:rsidR="008B2CE3">
        <w:fldChar w:fldCharType="end"/>
      </w:r>
      <w:r>
        <w:t>. No difference in measured P was found between RG1 and Wx, or RG1 and RG2, so P was assumed to be homogenous over the watershed for all analyses. Rain gauges could only be placed as high as ~300 m (RG2), though the highest point in the watershed is ~600 m. Long-term rain gage records show a strong precipitation gradient with increasing elevation, with average precipitation of 3,000-4,000 mm on the lowlands, increasing to more than 6,350 mm at the high elevations (&gt;400 m.a.s.l.) around the harbor</w:t>
      </w:r>
      <w:r w:rsidR="008B2CE3">
        <w:t xml:space="preserve"> </w:t>
      </w:r>
      <w:r w:rsidR="008B2CE3">
        <w:fldChar w:fldCharType="begin" w:fldLock="1"/>
      </w:r>
      <w:r w:rsidR="00607DAE">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id" : "ITEM-3",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Craig, 2009; Dames &amp; Moore, 1981; Wong, 1996)", "plainTextFormattedCitation" : "(Craig, 2009; Dames &amp; Moore, 1981; Wong, 1996)", "previouslyFormattedCitation" : "(Craig, 2009; Dames &amp; Moore, 1981; Wong, 1996)" }, "properties" : { "noteIndex" : 0 }, "schema" : "https://github.com/citation-style-language/schema/raw/master/csl-citation.json" }</w:instrText>
      </w:r>
      <w:r w:rsidR="008B2CE3">
        <w:fldChar w:fldCharType="separate"/>
      </w:r>
      <w:r w:rsidR="008B2CE3" w:rsidRPr="008B2CE3">
        <w:rPr>
          <w:noProof/>
        </w:rPr>
        <w:t>(Craig, 2009; Dames &amp; Moore, 1981; Wong, 1996)</w:t>
      </w:r>
      <w:r w:rsidR="008B2CE3">
        <w:fldChar w:fldCharType="end"/>
      </w:r>
      <w:r w:rsidR="008B2CE3">
        <w:t>.</w:t>
      </w:r>
      <w:r>
        <w:t xml:space="preserve"> </w:t>
      </w:r>
      <w:r w:rsidR="00D55D2C">
        <w:t xml:space="preserve">Precipitation </w:t>
      </w:r>
      <w:r>
        <w:t xml:space="preserve">data measured at higher elevations would be useful to determine a more robust orographic </w:t>
      </w:r>
      <w:r w:rsidR="00D55D2C">
        <w:t>precipitation</w:t>
      </w:r>
      <w:r>
        <w:t xml:space="preserve"> relationship. For this analysis, however, the absolute values of total </w:t>
      </w:r>
      <w:r w:rsidR="007960EB">
        <w:t>precipitation</w:t>
      </w:r>
      <w:r>
        <w:t xml:space="preserve"> in each subwatershed are not important since precipitation is only used as a predictive storm metric.</w:t>
      </w:r>
    </w:p>
    <w:p w14:paraId="75039225" w14:textId="77777777" w:rsidR="00D758D4" w:rsidRDefault="000C26A7">
      <w:pPr>
        <w:pStyle w:val="Heading4"/>
      </w:pPr>
      <w:r>
        <w:t>Water Discharge</w:t>
      </w:r>
    </w:p>
    <w:p w14:paraId="250A7BCC" w14:textId="77777777" w:rsidR="00D758D4" w:rsidRDefault="000C26A7">
      <w:r>
        <w:t>Discharge at both FG1 and FG3 was characterized by periods of low but perennial baseflow (FG1: 29-139 L/sec; FG3: 21-364 L/sec), punctuated by short, flashy hydrograph peaks (FG1: max 8,356 L/sec, FG3: max 13,071 L/sec) (Figure 6). Though Q data was unavailable for some periods, storm events appeared to be generally smaller, but more frequent in the October-April wet season. Storm events during the May-September dry season were less frequent but larger. The largest event in the three year study was observed in August 2014.</w:t>
      </w:r>
    </w:p>
    <w:p w14:paraId="405EDDAF" w14:textId="77777777" w:rsidR="00063DEE" w:rsidRDefault="00063DEE"/>
    <w:p w14:paraId="1E3BF962" w14:textId="77777777" w:rsidR="00D758D4" w:rsidRDefault="000C26A7">
      <w:r>
        <w:rPr>
          <w:noProof/>
        </w:rPr>
        <w:lastRenderedPageBreak/>
        <w:drawing>
          <wp:inline distT="0" distB="0" distL="0" distR="0" wp14:anchorId="42DEEE17" wp14:editId="7EAC7B52">
            <wp:extent cx="5486398" cy="4101083"/>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 time series 2012-201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398" cy="4101083"/>
                    </a:xfrm>
                    <a:prstGeom prst="rect">
                      <a:avLst/>
                    </a:prstGeom>
                  </pic:spPr>
                </pic:pic>
              </a:graphicData>
            </a:graphic>
          </wp:inline>
        </w:drawing>
      </w:r>
    </w:p>
    <w:p w14:paraId="7DDAE7E2" w14:textId="77777777" w:rsidR="00D758D4" w:rsidRDefault="000C26A7">
      <w:pPr>
        <w:ind w:firstLine="0"/>
      </w:pPr>
      <w:r>
        <w:t>Figure 6. Time series of water discharge (Q), calculated from measured stage and the stage-discharge rating curves in a) 2012 b) 2013 and c) 2014.</w:t>
      </w:r>
    </w:p>
    <w:p w14:paraId="0FFEFB4D" w14:textId="77777777" w:rsidR="00063DEE" w:rsidRDefault="00063DEE">
      <w:pPr>
        <w:ind w:firstLine="0"/>
      </w:pPr>
    </w:p>
    <w:p w14:paraId="51FECDA6" w14:textId="77777777" w:rsidR="00D758D4" w:rsidRDefault="000C26A7">
      <w:pPr>
        <w:pStyle w:val="Heading4"/>
      </w:pPr>
      <w:r>
        <w:t>Storm Events</w:t>
      </w:r>
    </w:p>
    <w:p w14:paraId="37243F95" w14:textId="221944FE" w:rsidR="00D758D4" w:rsidRDefault="000C26A7">
      <w:r>
        <w:t xml:space="preserve">Using the </w:t>
      </w:r>
      <w:r w:rsidR="00D55D2C">
        <w:t>storm definition criteria</w:t>
      </w:r>
      <w:r w:rsidR="007960EB">
        <w:t>, 97</w:t>
      </w:r>
      <w:r>
        <w:t xml:space="preserve"> events at FG1, and 99 events at F</w:t>
      </w:r>
      <w:r w:rsidR="00D55D2C">
        <w:t>G3 with valid Q data were identified</w:t>
      </w:r>
      <w:r w:rsidR="004D1A96">
        <w:t xml:space="preserve"> from January, 2012, to July 2014</w:t>
      </w:r>
      <w:r>
        <w:t xml:space="preserve"> (Appendix 3, Table 1). Valid SSC data from T </w:t>
      </w:r>
      <w:r w:rsidR="00CC73D4">
        <w:t>or</w:t>
      </w:r>
      <w:r>
        <w:t xml:space="preserve"> interpolated grab samples was recorded during 64 events at FG1, and 55 events at FG3. Of those storms, 28 events had valid P, Q, and SSC data for both the FG1 and FG3 to calculate and compare SSY from the UPPER and LOWER subwatersheds. Valid SSY data from interpolated grab samples was collected at FG2 for 8 storms to compare with SSY from FG1 and FG3. Storm event durations ranged from 2 hours to 5 days, with mean duration of 12 hours.</w:t>
      </w:r>
    </w:p>
    <w:p w14:paraId="04A80EA6" w14:textId="2078B719" w:rsidR="00D758D4" w:rsidRDefault="000C26A7">
      <w:r>
        <w:t xml:space="preserve">Most storm events showed a typical pattern, where a short period of intense rainfall caused a rapid increase in SSC downstream of the quarry (FG2) while SSC remained low at the undisturbed forest site (FG1)(Figure 7). The highest SSC was typically observed at FG2, with slightly lower and later peak SSC observed at FG3. SSC downstream of the undisturbed forest (FG1) typically increased more slowly, remained lower, and peaked later than the disturbed sites downstream of the quarry (FG2) and the village (FG3). Though peak SSC was highest at FG2, </w:t>
      </w:r>
      <w:r w:rsidR="00CC73D4">
        <w:t xml:space="preserve">the highest </w:t>
      </w:r>
      <w:r>
        <w:t xml:space="preserve">SSY was </w:t>
      </w:r>
      <w:r w:rsidR="00D55D2C">
        <w:t>measur</w:t>
      </w:r>
      <w:r w:rsidR="00CC73D4">
        <w:t>ed</w:t>
      </w:r>
      <w:r>
        <w:t xml:space="preserve"> at FG3 due to the addition of storm runoff from the larger watershed draining to FG3.</w:t>
      </w:r>
    </w:p>
    <w:p w14:paraId="3E46AFC6" w14:textId="77777777" w:rsidR="00D758D4" w:rsidRDefault="000C26A7">
      <w:r>
        <w:rPr>
          <w:noProof/>
        </w:rPr>
        <w:lastRenderedPageBreak/>
        <w:drawing>
          <wp:inline distT="0" distB="0" distL="0" distR="0" wp14:anchorId="02ADE4D3" wp14:editId="6430198A">
            <wp:extent cx="5486400" cy="548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_Storm.png"/>
                    <pic:cNvPicPr/>
                  </pic:nvPicPr>
                  <pic:blipFill>
                    <a:blip r:embed="rId13"/>
                    <a:stretch>
                      <a:fillRect/>
                    </a:stretch>
                  </pic:blipFill>
                  <pic:spPr>
                    <a:xfrm>
                      <a:off x="0" y="0"/>
                      <a:ext cx="5486400" cy="5486400"/>
                    </a:xfrm>
                    <a:prstGeom prst="rect">
                      <a:avLst/>
                    </a:prstGeom>
                  </pic:spPr>
                </pic:pic>
              </a:graphicData>
            </a:graphic>
          </wp:inline>
        </w:drawing>
      </w:r>
    </w:p>
    <w:p w14:paraId="38D224FC" w14:textId="77777777" w:rsidR="00D758D4" w:rsidRDefault="000C26A7">
      <w:pPr>
        <w:ind w:firstLine="0"/>
      </w:pPr>
      <w:r>
        <w:t>Figure 7. Example of storm event (02/14/2014). SSY at FG1 and FG3 calculated from SSC modeled from T, and SSY at FG2 from SSC samples collected by the Autosampler.</w:t>
      </w:r>
    </w:p>
    <w:p w14:paraId="6A9E5D36" w14:textId="77777777" w:rsidR="00063DEE" w:rsidRDefault="00063DEE">
      <w:pPr>
        <w:ind w:firstLine="0"/>
      </w:pPr>
    </w:p>
    <w:p w14:paraId="259C701F" w14:textId="626CCA3D" w:rsidR="00D55D2C" w:rsidRDefault="000C26A7" w:rsidP="00C74855">
      <w:pPr>
        <w:pStyle w:val="Heading4"/>
      </w:pPr>
      <w:r>
        <w:t>Suspended Sediment Concentration</w:t>
      </w:r>
    </w:p>
    <w:p w14:paraId="165E1710" w14:textId="0A1D80A0" w:rsidR="00C74855" w:rsidRDefault="000C26A7" w:rsidP="00C74855">
      <w:r>
        <w:t xml:space="preserve">Mean </w:t>
      </w:r>
      <w:r w:rsidR="0093195F">
        <w:t>(</w:t>
      </w:r>
      <w:r w:rsidR="0093195F">
        <w:rPr>
          <w:rFonts w:cs="Times"/>
        </w:rPr>
        <w:t>μ</w:t>
      </w:r>
      <w:r w:rsidR="0093195F">
        <w:t xml:space="preserve">) </w:t>
      </w:r>
      <w:r>
        <w:t xml:space="preserve">and maximum SSC of water samples, collected during </w:t>
      </w:r>
      <w:r w:rsidR="00D55D2C">
        <w:t>baseflow</w:t>
      </w:r>
      <w:r>
        <w:t xml:space="preserve"> and stormflow by grab and </w:t>
      </w:r>
      <w:r w:rsidR="007960EB">
        <w:t>Autosampler</w:t>
      </w:r>
      <w:r>
        <w:t>, were lowest at FG1 (</w:t>
      </w:r>
      <w:r w:rsidR="0093195F">
        <w:rPr>
          <w:rFonts w:cs="Times"/>
        </w:rPr>
        <w:t>μ</w:t>
      </w:r>
      <w:r>
        <w:t>=31 mg/L, max=500 mg/L), highest at FG2 (</w:t>
      </w:r>
      <w:r w:rsidR="0093195F">
        <w:rPr>
          <w:rFonts w:cs="Times"/>
        </w:rPr>
        <w:t>μ</w:t>
      </w:r>
      <w:r>
        <w:t>=334 mg/L, max=12,600), and in between at FG3 (</w:t>
      </w:r>
      <w:r w:rsidR="0093195F">
        <w:rPr>
          <w:rFonts w:cs="Times"/>
        </w:rPr>
        <w:t>μ</w:t>
      </w:r>
      <w:r>
        <w:t>=152 mg/L, max=3,500</w:t>
      </w:r>
      <w:r w:rsidR="0093195F">
        <w:t xml:space="preserve"> mg/L). At FG1, 42</w:t>
      </w:r>
      <w:r>
        <w:t>% of grab samples (n=23) were collected during baseflow conditi</w:t>
      </w:r>
      <w:r w:rsidR="00340751">
        <w:t xml:space="preserve">ons (Q_FG1&lt;139 L/sec), </w:t>
      </w:r>
      <w:r w:rsidR="00340751">
        <w:rPr>
          <w:rFonts w:cs="Times"/>
        </w:rPr>
        <w:t>μ</w:t>
      </w:r>
      <w:r w:rsidR="00340751">
        <w:t>=</w:t>
      </w:r>
      <w:r>
        <w:t xml:space="preserve">9 mg/L (Figure 8a); </w:t>
      </w:r>
      <w:r w:rsidR="0093195F">
        <w:t>58</w:t>
      </w:r>
      <w:r>
        <w:t xml:space="preserve">% of grab samples (n=32) were collected during stormflow conditions, </w:t>
      </w:r>
      <w:r w:rsidR="00340751">
        <w:rPr>
          <w:rFonts w:cs="Times"/>
        </w:rPr>
        <w:t>μ</w:t>
      </w:r>
      <w:r w:rsidR="00340751">
        <w:t>=</w:t>
      </w:r>
      <w:r>
        <w:t xml:space="preserve">47 mg/L (Figure 8b). At FG2, </w:t>
      </w:r>
      <w:r w:rsidR="0093195F">
        <w:t>49</w:t>
      </w:r>
      <w:r>
        <w:t xml:space="preserve">% of grab samples (n=45) were collected during baseflow conditions (Q_FG1&lt;139 L/sec), </w:t>
      </w:r>
      <w:r w:rsidR="00340751">
        <w:rPr>
          <w:rFonts w:cs="Times"/>
        </w:rPr>
        <w:t>μ</w:t>
      </w:r>
      <w:r w:rsidR="00340751">
        <w:t>=</w:t>
      </w:r>
      <w:r>
        <w:t xml:space="preserve">471 mg/L; </w:t>
      </w:r>
      <w:r w:rsidR="0093195F">
        <w:t>51</w:t>
      </w:r>
      <w:r>
        <w:t xml:space="preserve">% of grab samples (n=46) were collected during stormflow conditions, </w:t>
      </w:r>
      <w:r w:rsidR="00340751">
        <w:rPr>
          <w:rFonts w:cs="Times"/>
        </w:rPr>
        <w:t>μ</w:t>
      </w:r>
      <w:r w:rsidR="00340751">
        <w:t>=</w:t>
      </w:r>
      <w:r>
        <w:t xml:space="preserve">200 mg/L. At FG3, </w:t>
      </w:r>
      <w:r w:rsidR="0093195F">
        <w:t>42</w:t>
      </w:r>
      <w:r>
        <w:t>% of samples (n=65) were collected during baseflow conditions (Q_FG3&lt;3</w:t>
      </w:r>
      <w:r w:rsidR="0093195F">
        <w:t xml:space="preserve">64 L/sec), </w:t>
      </w:r>
      <w:r w:rsidR="00340751">
        <w:rPr>
          <w:rFonts w:cs="Times"/>
        </w:rPr>
        <w:t>μ</w:t>
      </w:r>
      <w:r w:rsidR="00340751">
        <w:t>=</w:t>
      </w:r>
      <w:r w:rsidR="0093195F">
        <w:t>163 mg/L; 58</w:t>
      </w:r>
      <w:r>
        <w:t xml:space="preserve">% of samples (n=89) were collected during stormflow conditions, </w:t>
      </w:r>
      <w:r w:rsidR="00340751">
        <w:rPr>
          <w:rFonts w:cs="Times"/>
        </w:rPr>
        <w:t>μ</w:t>
      </w:r>
      <w:r w:rsidR="00340751">
        <w:t>=</w:t>
      </w:r>
      <w:r>
        <w:t xml:space="preserve">145 mg/L. This pattern of SSC values suggests that little sediment is contributed from the forest upstream of FG1, then there is a large input of sediment </w:t>
      </w:r>
      <w:r>
        <w:lastRenderedPageBreak/>
        <w:t>between FG1 and FG2, and then SSC is diluted by addition of stormflow with lower SSC between FG2 and FG3.</w:t>
      </w:r>
      <w:r w:rsidR="00C74855" w:rsidRPr="00C74855">
        <w:t xml:space="preserve"> </w:t>
      </w:r>
    </w:p>
    <w:p w14:paraId="1DAC7B0B" w14:textId="2EB8D054" w:rsidR="00C74855" w:rsidRDefault="00C74855" w:rsidP="00C74855">
      <w:r>
        <w:t>Probability plots of the SSC data</w:t>
      </w:r>
      <w:r w:rsidR="00D3594E">
        <w:t xml:space="preserve"> collected at FG1, FG2 and FG3</w:t>
      </w:r>
      <w:r>
        <w:t xml:space="preserve"> showed they were highly non-normal, so non-parametric tests for statistical significance were applied. The Kruskall-Wallis test showed SSC samples from all three locations were significantly different for </w:t>
      </w:r>
      <w:r w:rsidR="00D3594E">
        <w:t>baseflow</w:t>
      </w:r>
      <w:r>
        <w:t xml:space="preserve"> (p&lt;0.0</w:t>
      </w:r>
      <w:r w:rsidR="00D3594E">
        <w:t>1</w:t>
      </w:r>
      <w:r>
        <w:t>) and stormflow (p&lt;0.0</w:t>
      </w:r>
      <w:r w:rsidR="00D3594E">
        <w:t>1</w:t>
      </w:r>
      <w:r>
        <w:t>). The pair-wise Mann-Whitney test showed SSC samples were significantly different between FG1 and FG2 (baseflow, p=0.000; stormflow, p=0.000), but were not significantly different between FG2 and FG3 (baseflow, p=0.149; stormflow, p=0.266).</w:t>
      </w:r>
    </w:p>
    <w:p w14:paraId="19E3DCBB" w14:textId="007BBD20" w:rsidR="00D758D4" w:rsidRDefault="00D758D4"/>
    <w:p w14:paraId="5DE8B6A9" w14:textId="77777777" w:rsidR="00063DEE" w:rsidRDefault="00063DEE"/>
    <w:p w14:paraId="5597B07F" w14:textId="77777777" w:rsidR="00D758D4" w:rsidRDefault="000C26A7">
      <w:r>
        <w:rPr>
          <w:noProof/>
        </w:rPr>
        <w:drawing>
          <wp:inline distT="0" distB="0" distL="0" distR="0" wp14:anchorId="2450A764" wp14:editId="5B5B1E27">
            <wp:extent cx="5486400" cy="27249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b sample boxplots baseflow and stormflow.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2724912"/>
                    </a:xfrm>
                    <a:prstGeom prst="rect">
                      <a:avLst/>
                    </a:prstGeom>
                  </pic:spPr>
                </pic:pic>
              </a:graphicData>
            </a:graphic>
          </wp:inline>
        </w:drawing>
      </w:r>
    </w:p>
    <w:p w14:paraId="375AEBAD" w14:textId="77777777" w:rsidR="00D758D4" w:rsidRDefault="000C26A7">
      <w:pPr>
        <w:ind w:firstLine="0"/>
      </w:pPr>
      <w:r>
        <w:t>Figure 8. Boxplots of Suspended Sediment Concentration (SSC) from grab samples only (no Autosampler) at FG1, FG2, and FG3 during (a) baseflow and (b) stormflow. Note the values are plotted on a logarithmic axis to display the full range of sampled values.</w:t>
      </w:r>
    </w:p>
    <w:p w14:paraId="4F35440D" w14:textId="77777777" w:rsidR="00063DEE" w:rsidRDefault="00063DEE">
      <w:pPr>
        <w:ind w:firstLine="0"/>
      </w:pPr>
    </w:p>
    <w:p w14:paraId="69B5E15D" w14:textId="06195A1D" w:rsidR="00D758D4" w:rsidRDefault="000C26A7">
      <w:r>
        <w:t xml:space="preserve">SSC varied by several orders of magnitude for a given Q at all three sites (FG1, FG2, </w:t>
      </w:r>
      <w:r w:rsidR="007960EB">
        <w:t>and FG3</w:t>
      </w:r>
      <w:r>
        <w:t>) due to significant hysteresis observed during storm periods (Figure 9). At FG1, vari</w:t>
      </w:r>
      <w:r w:rsidR="00C74855">
        <w:t>ability of SSC during stormflow</w:t>
      </w:r>
      <w:r>
        <w:t xml:space="preserve"> from year to year was assumed to be caused by randomly occurring landslides during large storm events. The maximum SSC sampled downstream of the undisturbed forest, at FG1 (500 mg/L), was sampled on 04/23/2013 at high discharge (Q_FG1= 3,724 L/sec</w:t>
      </w:r>
      <w:r w:rsidR="007960EB">
        <w:t>) (</w:t>
      </w:r>
      <w:r>
        <w:t>Figure 9a). Anecdotal and field observations reported higher than normal SSC upstream of the quarry during the 2013 field season, possibly due to landsliding from previous large storms (G. Poysky, pers. comm.).</w:t>
      </w:r>
    </w:p>
    <w:p w14:paraId="4344A6C8" w14:textId="77777777" w:rsidR="00063DEE" w:rsidRDefault="00063DEE"/>
    <w:p w14:paraId="0193965D" w14:textId="77777777" w:rsidR="00D758D4" w:rsidRDefault="000C26A7">
      <w:r>
        <w:rPr>
          <w:noProof/>
        </w:rPr>
        <w:lastRenderedPageBreak/>
        <w:drawing>
          <wp:inline distT="0" distB="0" distL="0" distR="0" wp14:anchorId="3B78987A" wp14:editId="1C7E5D16">
            <wp:extent cx="5486400" cy="205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vs Sediment concentration.png"/>
                    <pic:cNvPicPr/>
                  </pic:nvPicPr>
                  <pic:blipFill>
                    <a:blip r:embed="rId15"/>
                    <a:stretch>
                      <a:fillRect/>
                    </a:stretch>
                  </pic:blipFill>
                  <pic:spPr>
                    <a:xfrm>
                      <a:off x="0" y="0"/>
                      <a:ext cx="5486400" cy="2057400"/>
                    </a:xfrm>
                    <a:prstGeom prst="rect">
                      <a:avLst/>
                    </a:prstGeom>
                  </pic:spPr>
                </pic:pic>
              </a:graphicData>
            </a:graphic>
          </wp:inline>
        </w:drawing>
      </w:r>
    </w:p>
    <w:p w14:paraId="15FC1EA4" w14:textId="77777777" w:rsidR="00D758D4" w:rsidRDefault="000C26A7">
      <w:pPr>
        <w:ind w:firstLine="0"/>
      </w:pPr>
      <w:r>
        <w:t>Figure 9. Water Discharge vs Suspended Sediment Concentration at FG1, FG2, and FG3 during baseflow and stormflow periods. The box in b) highlights the samples with high SSC during low flows downstream of the quarry.</w:t>
      </w:r>
    </w:p>
    <w:p w14:paraId="5D008F62" w14:textId="77777777" w:rsidR="00063DEE" w:rsidRDefault="00063DEE">
      <w:pPr>
        <w:ind w:firstLine="0"/>
      </w:pPr>
    </w:p>
    <w:p w14:paraId="04303D8B" w14:textId="2F247206" w:rsidR="00D758D4" w:rsidRDefault="000C26A7">
      <w:r>
        <w:t xml:space="preserve">At FG2 and FG3, additional variability in the Q-SSC relationship was due to the changing sediment availability associated with quarrying operations and construction in the village. The high SSC values observed downstream of the quarry (FG2) during low Q were caused by two mechanisms: 1) </w:t>
      </w:r>
      <w:r w:rsidR="00C74855">
        <w:t>precipitation</w:t>
      </w:r>
      <w:r>
        <w:t xml:space="preserve"> events that did not result in a rise in stream stage above the storm threshold, but generated runoff from the quarry </w:t>
      </w:r>
      <w:r w:rsidR="00C74855">
        <w:t>with</w:t>
      </w:r>
      <w:r>
        <w:t xml:space="preserve"> high SSC and 2) </w:t>
      </w:r>
      <w:r w:rsidR="00D4053C">
        <w:t xml:space="preserve">manually </w:t>
      </w:r>
      <w:r>
        <w:t>washing fine sediment into the stream during rock crushing operations at the quarry.</w:t>
      </w:r>
    </w:p>
    <w:p w14:paraId="49B5B2CF" w14:textId="5C6F62DA" w:rsidR="00D758D4" w:rsidRDefault="000C26A7">
      <w:r>
        <w:t>The maximum SSC sampled at FG2 (12,600 mg/L) and FG3 (3,500 mg/L) were sampled during the same storm event (03/05/2012), but during low Q (Q_FG3=287 L/sec</w:t>
      </w:r>
      <w:r w:rsidR="007960EB">
        <w:t>) (</w:t>
      </w:r>
      <w:r>
        <w:t xml:space="preserve">Figure </w:t>
      </w:r>
      <w:r w:rsidR="00C74855">
        <w:t xml:space="preserve">9b and c). During this event, </w:t>
      </w:r>
      <w:r>
        <w:t xml:space="preserve">brief but intense </w:t>
      </w:r>
      <w:r w:rsidR="00C74855">
        <w:t>precipitation</w:t>
      </w:r>
      <w:r>
        <w:t xml:space="preserve"> caused high sediment </w:t>
      </w:r>
      <w:r w:rsidR="00C74855">
        <w:t>runoff</w:t>
      </w:r>
      <w:r>
        <w:t xml:space="preserve"> from the quarry, but did not increase Q above the defined storm threshold. The low amount of Q from forested areas draining to FG2 was too low to dilute the high amount of sediment from the quarry and village, causing the extremely high SSC. SSC was diluted further downstream at FG3 by the addition of runoff with lower SSC from impervious surfaces in the village.</w:t>
      </w:r>
    </w:p>
    <w:p w14:paraId="5A997EF6" w14:textId="2BAF66CA" w:rsidR="00D758D4" w:rsidRDefault="000C26A7">
      <w:r>
        <w:t xml:space="preserve">Given the close proximity of the quarry to the stream, SSC downstream of the quarry can b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then discharged directly into the stream, causing high SSC during </w:t>
      </w:r>
      <w:r w:rsidR="00C74855">
        <w:t>baseflow</w:t>
      </w:r>
      <w:r>
        <w:t xml:space="preserve"> periods. Riverine discharge of fine sediment rinsed from aggregate was discontinued in 2013, corresponding with a lack of high SSC grab samples during low Q in 2013 (Figure 9b and c). In 2013 and 2014, waste sediment was piled on-site and severe erosion of these changing stockpiles caused high SSC during storm events.</w:t>
      </w:r>
    </w:p>
    <w:p w14:paraId="3801A53A" w14:textId="09628DE1" w:rsidR="00D55D2C" w:rsidRPr="00D55D2C" w:rsidRDefault="00D55D2C" w:rsidP="00D55D2C">
      <w:pPr>
        <w:pStyle w:val="Heading4"/>
        <w:rPr>
          <w:i w:val="0"/>
        </w:rPr>
      </w:pPr>
      <w:r w:rsidRPr="00D55D2C">
        <w:rPr>
          <w:i w:val="0"/>
        </w:rPr>
        <w:t>Cumulative Probable Error</w:t>
      </w:r>
      <w:r w:rsidR="00672E6D">
        <w:rPr>
          <w:i w:val="0"/>
        </w:rPr>
        <w:t xml:space="preserve"> (PE)</w:t>
      </w:r>
    </w:p>
    <w:p w14:paraId="47F31134" w14:textId="77777777" w:rsidR="00D55D2C" w:rsidRDefault="00D55D2C" w:rsidP="00D55D2C">
      <w:r>
        <w:t xml:space="preserve">The measurement error (RMSE) for Q measurements (same for both FG1 and FG3) from the DUET-H/WQ LUT </w:t>
      </w:r>
      <w:r>
        <w:fldChar w:fldCharType="begin" w:fldLock="1"/>
      </w:r>
      <w:r>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fldChar w:fldCharType="separate"/>
      </w:r>
      <w:r w:rsidRPr="00EA43E5">
        <w:rPr>
          <w:noProof/>
        </w:rPr>
        <w:t>(Harmel et al., 2006)</w:t>
      </w:r>
      <w:r>
        <w:fldChar w:fldCharType="end"/>
      </w:r>
      <w:r>
        <w:t xml:space="preserve"> was 8.5 % overall, which included error in the area-velocity measurements (6%), continuous Q measurement in a natural channel (6%), pressure transducer error (0.1%), and streambed condition (firm, stable bed=0%). The model errors (RMSE) for the stage-Q rating curve were 32% at FG3 using Manning's equation, and 22 % at FG1 using HEC-RAS. The RMSE for Q at FG1 was also applied to Q at FG2 because the specific water yield at FG1 is used to predict Q at FG2.</w:t>
      </w:r>
    </w:p>
    <w:p w14:paraId="2DD7AE1B" w14:textId="062DB833" w:rsidR="00D55D2C" w:rsidRDefault="00D55D2C" w:rsidP="00D55D2C">
      <w:r>
        <w:lastRenderedPageBreak/>
        <w:t>The measurement errors (RMSE) from interpolated SSC measurements from the DUET/WQ LUT, were RMSE was 12.4% for sample collection, which included error from using an Autosampler with single-intake (11%), interpolating over a 30 min interval (5%), sampling during stormflows (3%), and 3.9% for sample analysis which included measuring SSC by filtration (3.9%). The model errors (RMSE) of the T-SSC relationships were 25% (5 mg/L) for the YSI and TS at FG1, 66% (82 mg/L) for the YSI at FG3, and 30% (37 mg/L) for the OBS at FG3. Cumulative Probable Error (RMSE %) for SSY estimates at FG1, FG2, and FG3 were calculated from the measurement errors for Q (8.5%) and SSC grab samples (16.3%), and the model errors of the</w:t>
      </w:r>
      <w:r w:rsidR="00672E6D">
        <w:t xml:space="preserve"> respective</w:t>
      </w:r>
      <w:r>
        <w:t xml:space="preserve"> stage-Q and T-SSC relationships for that location. Cumulative Probable Errors </w:t>
      </w:r>
      <w:r w:rsidR="00672E6D">
        <w:t xml:space="preserve">(PE) </w:t>
      </w:r>
      <w:r>
        <w:t>in SSY are presented with the SSY results below.</w:t>
      </w:r>
    </w:p>
    <w:p w14:paraId="4DA877BC" w14:textId="0B968CEE" w:rsidR="00D758D4" w:rsidRDefault="000C26A7">
      <w:pPr>
        <w:pStyle w:val="Heading3"/>
      </w:pPr>
      <w:r>
        <w:t>Comparing SSY</w:t>
      </w:r>
      <w:r w:rsidR="008E1136" w:rsidRPr="008E1136">
        <w:rPr>
          <w:vertAlign w:val="subscript"/>
        </w:rPr>
        <w:t>EV</w:t>
      </w:r>
      <w:r>
        <w:t xml:space="preserve"> from disturbed and undisturbed subwatersheds</w:t>
      </w:r>
    </w:p>
    <w:p w14:paraId="3473FCDF" w14:textId="77777777" w:rsidR="003A0684" w:rsidRDefault="003A0684"/>
    <w:p w14:paraId="5306555E" w14:textId="77777777" w:rsidR="00D758D4" w:rsidRDefault="000C26A7">
      <w:r>
        <w:t>Insert Table 2 here</w:t>
      </w:r>
    </w:p>
    <w:p w14:paraId="3505CA78" w14:textId="78A466B3" w:rsidR="00D758D4" w:rsidRDefault="000C26A7">
      <w:pPr>
        <w:ind w:firstLine="0"/>
      </w:pPr>
      <w:r>
        <w:t xml:space="preserve">Table 2. Sediment yield from </w:t>
      </w:r>
      <w:r w:rsidR="003A0684">
        <w:t xml:space="preserve">UPPER and LOWER </w:t>
      </w:r>
      <w:r>
        <w:t>subwatersheds in Faga'alu</w:t>
      </w:r>
      <w:r w:rsidR="003A0684">
        <w:t>.</w:t>
      </w:r>
    </w:p>
    <w:p w14:paraId="3A3536D6" w14:textId="77777777" w:rsidR="00D758D4" w:rsidRDefault="00D758D4"/>
    <w:p w14:paraId="26857008" w14:textId="16AF0322" w:rsidR="00D758D4" w:rsidRDefault="008D0F71">
      <w:r>
        <w:t>SSY</w:t>
      </w:r>
      <w:r>
        <w:rPr>
          <w:vertAlign w:val="subscript"/>
        </w:rPr>
        <w:t>EV</w:t>
      </w:r>
      <w:r>
        <w:t xml:space="preserve"> data measured at both FG1 and FG3 was available for 24 storms (Table 3).</w:t>
      </w:r>
      <w:r w:rsidR="000C26A7">
        <w:t xml:space="preserve"> SSY</w:t>
      </w:r>
      <w:r w:rsidR="008E1136" w:rsidRPr="008E1136">
        <w:rPr>
          <w:vertAlign w:val="subscript"/>
        </w:rPr>
        <w:t>TOTAL</w:t>
      </w:r>
      <w:r w:rsidR="000C26A7">
        <w:t xml:space="preserve"> was 151.4 tons (85.1 tons/</w:t>
      </w:r>
      <w:r w:rsidR="005D50D5">
        <w:t>km</w:t>
      </w:r>
      <w:r w:rsidR="005D50D5">
        <w:rPr>
          <w:vertAlign w:val="superscript"/>
        </w:rPr>
        <w:t>2</w:t>
      </w:r>
      <w:r w:rsidR="000C26A7">
        <w:t>), with 21.1 tons (23.5 tons/</w:t>
      </w:r>
      <w:r w:rsidR="005D50D5">
        <w:t>km</w:t>
      </w:r>
      <w:r w:rsidR="005D50D5">
        <w:rPr>
          <w:vertAlign w:val="superscript"/>
        </w:rPr>
        <w:t>2</w:t>
      </w:r>
      <w:r w:rsidR="000C26A7">
        <w:t>) from the UPPER subwatershed and 130.4 tons (148.1 tons/</w:t>
      </w:r>
      <w:r w:rsidR="005D50D5">
        <w:t>km</w:t>
      </w:r>
      <w:r w:rsidR="005D50D5">
        <w:rPr>
          <w:vertAlign w:val="superscript"/>
        </w:rPr>
        <w:t>2</w:t>
      </w:r>
      <w:r w:rsidR="000C26A7">
        <w:t xml:space="preserve">) from the LOWER subwatershed. The UPPER and LOWER subwatersheds are similar in size (0.90 </w:t>
      </w:r>
      <w:r w:rsidR="005D50D5">
        <w:t>km</w:t>
      </w:r>
      <w:r w:rsidR="005D50D5">
        <w:rPr>
          <w:vertAlign w:val="superscript"/>
        </w:rPr>
        <w:t xml:space="preserve">2 </w:t>
      </w:r>
      <w:r w:rsidR="000C26A7">
        <w:t xml:space="preserve"> and 0.88 </w:t>
      </w:r>
      <w:r w:rsidR="005D50D5">
        <w:t>km</w:t>
      </w:r>
      <w:r w:rsidR="005D50D5">
        <w:rPr>
          <w:vertAlign w:val="superscript"/>
        </w:rPr>
        <w:t xml:space="preserve">2 </w:t>
      </w:r>
      <w:r w:rsidR="000C26A7">
        <w:t xml:space="preserve">) but </w:t>
      </w:r>
      <w:r w:rsidR="005D50D5">
        <w:t>SSY</w:t>
      </w:r>
      <w:r w:rsidR="005D50D5">
        <w:rPr>
          <w:vertAlign w:val="subscript"/>
        </w:rPr>
        <w:t>UPPER</w:t>
      </w:r>
      <w:r w:rsidR="000C26A7">
        <w:t xml:space="preserve"> accounted for an average of just 14% and </w:t>
      </w:r>
      <w:r w:rsidR="005D50D5">
        <w:t>SSY</w:t>
      </w:r>
      <w:r w:rsidR="005D50D5">
        <w:rPr>
          <w:vertAlign w:val="subscript"/>
        </w:rPr>
        <w:t>LOWER</w:t>
      </w:r>
      <w:r w:rsidR="000C26A7">
        <w:t xml:space="preserve"> for 86% of SSY at the watershed outlet (Table 2). The DR estimated from </w:t>
      </w:r>
      <w:r w:rsidR="005D50D5">
        <w:t>sSSY</w:t>
      </w:r>
      <w:r w:rsidR="005D50D5">
        <w:rPr>
          <w:vertAlign w:val="subscript"/>
        </w:rPr>
        <w:t>UPPER</w:t>
      </w:r>
      <w:r w:rsidR="000C26A7">
        <w:t xml:space="preserve"> and </w:t>
      </w:r>
      <w:r w:rsidR="005D50D5">
        <w:t>sSSY</w:t>
      </w:r>
      <w:r w:rsidR="005D50D5">
        <w:rPr>
          <w:vertAlign w:val="subscript"/>
        </w:rPr>
        <w:t>LOWER</w:t>
      </w:r>
      <w:r w:rsidR="000C26A7">
        <w:t xml:space="preserve"> suggests sSSY has been increased by 6.3x in the LOWER subwatershed, and 3.6x for the TOTAL watershed.</w:t>
      </w:r>
    </w:p>
    <w:p w14:paraId="6827B6E6" w14:textId="143ED926" w:rsidR="00D758D4" w:rsidRDefault="008D0F71">
      <w:r>
        <w:t>T</w:t>
      </w:r>
      <w:r w:rsidR="000C26A7">
        <w:t>he measured sSSY from the forested UPPER watershed (</w:t>
      </w:r>
      <w:r w:rsidR="008E1136">
        <w:t>=</w:t>
      </w:r>
      <w:r w:rsidR="000C26A7">
        <w:t>23.5 tons/</w:t>
      </w:r>
      <w:r w:rsidR="005D50D5">
        <w:t>km</w:t>
      </w:r>
      <w:r w:rsidR="005D50D5">
        <w:rPr>
          <w:vertAlign w:val="superscript"/>
        </w:rPr>
        <w:t>2</w:t>
      </w:r>
      <w:r>
        <w:t>) was used to calculate SSY from undisturbed forest in the LOWER subwatershed.</w:t>
      </w:r>
      <w:r w:rsidR="000C26A7">
        <w:t xml:space="preserve"> SSY from the undisturbed forest areas in the LOWER watershed was 18.6 tons, </w:t>
      </w:r>
      <w:r>
        <w:t>so</w:t>
      </w:r>
      <w:r w:rsidR="000C26A7">
        <w:t xml:space="preserve"> SSY from the disturbed areas was 111.8 tons</w:t>
      </w:r>
      <w:r>
        <w:t xml:space="preserve"> (Equation 2)</w:t>
      </w:r>
      <w:r w:rsidR="000C26A7">
        <w:t xml:space="preserve">. For the </w:t>
      </w:r>
      <w:r>
        <w:t>s</w:t>
      </w:r>
      <w:r w:rsidR="000C26A7">
        <w:t xml:space="preserve">torms </w:t>
      </w:r>
      <w:r>
        <w:t>in Table 3</w:t>
      </w:r>
      <w:r w:rsidR="000C26A7">
        <w:t>, roughly 86% of S</w:t>
      </w:r>
      <w:r w:rsidR="008E1136">
        <w:t>SY from the LOWER subwatershed wa</w:t>
      </w:r>
      <w:r w:rsidR="000C26A7">
        <w:t>s from disturbed areas, despite the disturbed areas only accounting for 10.1% of the</w:t>
      </w:r>
      <w:r w:rsidR="008E1136">
        <w:t xml:space="preserve"> LOWER</w:t>
      </w:r>
      <w:r w:rsidR="000C26A7">
        <w:t xml:space="preserve"> subwatershed area (0.089 </w:t>
      </w:r>
      <w:r w:rsidR="005D50D5">
        <w:t>km</w:t>
      </w:r>
      <w:r w:rsidR="005D50D5">
        <w:rPr>
          <w:vertAlign w:val="superscript"/>
        </w:rPr>
        <w:t>2</w:t>
      </w:r>
      <w:r w:rsidR="000C26A7">
        <w:t>). Similarly, despite only 5.2% of the TOTAL watershed being disturbed, S</w:t>
      </w:r>
      <w:r w:rsidR="008E1136">
        <w:t>SY from disturbed areas accounted</w:t>
      </w:r>
      <w:r w:rsidR="000C26A7">
        <w:t xml:space="preserve"> for 74% of the SSY from the TOTAL watershed. Estimated sSSY from disturbed a</w:t>
      </w:r>
      <w:r w:rsidR="008E1136">
        <w:t>reas in the LOWER subwatershed was</w:t>
      </w:r>
      <w:r w:rsidR="000C26A7">
        <w:t xml:space="preserve"> 1,257.7 tons/</w:t>
      </w:r>
      <w:r w:rsidR="005D50D5">
        <w:t>km</w:t>
      </w:r>
      <w:r w:rsidR="008E1136">
        <w:rPr>
          <w:vertAlign w:val="superscript"/>
        </w:rPr>
        <w:t>2</w:t>
      </w:r>
      <w:r w:rsidR="000C26A7">
        <w:t>, suggesting sSSY</w:t>
      </w:r>
      <w:r w:rsidR="00674368">
        <w:t xml:space="preserve"> from human-disturbed areas</w:t>
      </w:r>
      <w:r w:rsidR="000C26A7">
        <w:t xml:space="preserve"> </w:t>
      </w:r>
      <w:r w:rsidR="00674368">
        <w:t xml:space="preserve">increased </w:t>
      </w:r>
      <w:r w:rsidR="000C26A7">
        <w:t>by 54x ove</w:t>
      </w:r>
      <w:r w:rsidR="00674368">
        <w:t>r undisturbed forest</w:t>
      </w:r>
      <w:r w:rsidR="000C26A7">
        <w:t>.</w:t>
      </w:r>
    </w:p>
    <w:p w14:paraId="6DF54978" w14:textId="77777777" w:rsidR="003A0684" w:rsidRDefault="003A0684"/>
    <w:p w14:paraId="56A08725" w14:textId="77777777" w:rsidR="00D758D4" w:rsidRDefault="000C26A7">
      <w:r>
        <w:t>Insert Table 3 here</w:t>
      </w:r>
    </w:p>
    <w:p w14:paraId="676D7E5D" w14:textId="2E17E71B" w:rsidR="00D758D4" w:rsidRDefault="000C26A7">
      <w:pPr>
        <w:ind w:firstLine="0"/>
      </w:pPr>
      <w:r>
        <w:t xml:space="preserve">Table 3. Sediment yield from disturbed portions of </w:t>
      </w:r>
      <w:r w:rsidR="003A0684">
        <w:t xml:space="preserve">UPPER and LOWER </w:t>
      </w:r>
      <w:r>
        <w:t>subwatersheds in Faga'alu</w:t>
      </w:r>
      <w:r w:rsidR="003A0684">
        <w:t>.</w:t>
      </w:r>
    </w:p>
    <w:p w14:paraId="738E7497" w14:textId="77777777" w:rsidR="003A0684" w:rsidRDefault="003A0684">
      <w:pPr>
        <w:ind w:firstLine="0"/>
      </w:pPr>
    </w:p>
    <w:p w14:paraId="6E95B383" w14:textId="68E5D4EB" w:rsidR="00D758D4" w:rsidRDefault="005D50D5">
      <w:r>
        <w:t>SSY</w:t>
      </w:r>
      <w:r>
        <w:rPr>
          <w:vertAlign w:val="subscript"/>
        </w:rPr>
        <w:t>EV</w:t>
      </w:r>
      <w:r w:rsidR="000C26A7">
        <w:t xml:space="preserve"> data measured at </w:t>
      </w:r>
      <w:r w:rsidR="008D0F71">
        <w:t xml:space="preserve">FG1, </w:t>
      </w:r>
      <w:r w:rsidR="000C26A7">
        <w:t>FG2</w:t>
      </w:r>
      <w:r w:rsidR="008D0F71">
        <w:t>, and FG3</w:t>
      </w:r>
      <w:r w:rsidR="000C26A7">
        <w:t xml:space="preserve"> was available for 8 of the storms, so </w:t>
      </w:r>
      <w:r>
        <w:t>SSY</w:t>
      </w:r>
      <w:r>
        <w:rPr>
          <w:vertAlign w:val="subscript"/>
        </w:rPr>
        <w:t>EV</w:t>
      </w:r>
      <w:r w:rsidR="000C26A7">
        <w:t xml:space="preserve"> from the LOWER subwatershed including the quarry (</w:t>
      </w:r>
      <w:r>
        <w:t>SSY</w:t>
      </w:r>
      <w:r>
        <w:rPr>
          <w:vertAlign w:val="subscript"/>
        </w:rPr>
        <w:t>LOWER</w:t>
      </w:r>
      <w:r w:rsidR="000C26A7" w:rsidRPr="003A0684">
        <w:rPr>
          <w:vertAlign w:val="subscript"/>
        </w:rPr>
        <w:t>_QUARRY</w:t>
      </w:r>
      <w:r w:rsidR="000C26A7">
        <w:t>) and the village areas below the quarry (</w:t>
      </w:r>
      <w:r>
        <w:t>SSY</w:t>
      </w:r>
      <w:r>
        <w:rPr>
          <w:vertAlign w:val="subscript"/>
        </w:rPr>
        <w:t>LOWER</w:t>
      </w:r>
      <w:r w:rsidR="000C26A7" w:rsidRPr="003A0684">
        <w:rPr>
          <w:vertAlign w:val="subscript"/>
        </w:rPr>
        <w:t>_VILLAGE</w:t>
      </w:r>
      <w:r w:rsidR="000C26A7">
        <w:t xml:space="preserve">) could be calculated </w:t>
      </w:r>
      <w:r w:rsidR="008D0F71">
        <w:t xml:space="preserve">separately </w:t>
      </w:r>
      <w:r w:rsidR="000C26A7">
        <w:t>(Table 4).</w:t>
      </w:r>
    </w:p>
    <w:p w14:paraId="1FC9BF98" w14:textId="77777777" w:rsidR="003A0684" w:rsidRDefault="003A0684"/>
    <w:p w14:paraId="0014A0DB" w14:textId="77777777" w:rsidR="00D758D4" w:rsidRDefault="000C26A7">
      <w:r>
        <w:t>Insert Table 4 here</w:t>
      </w:r>
    </w:p>
    <w:p w14:paraId="326B9334" w14:textId="21902E28" w:rsidR="00D758D4" w:rsidRDefault="000C26A7">
      <w:pPr>
        <w:ind w:firstLine="0"/>
      </w:pPr>
      <w:r>
        <w:t>Table 4. Sediment yield from</w:t>
      </w:r>
      <w:r w:rsidR="003A0684">
        <w:t xml:space="preserve"> UPPER, LOWER_QUARRY and LOWER_VILLAGE</w:t>
      </w:r>
      <w:r>
        <w:t xml:space="preserve"> subwatersheds in Faga'alu</w:t>
      </w:r>
      <w:r w:rsidR="003A0684">
        <w:t>.</w:t>
      </w:r>
    </w:p>
    <w:p w14:paraId="0E324253" w14:textId="77777777" w:rsidR="003A0684" w:rsidRDefault="003A0684">
      <w:pPr>
        <w:ind w:firstLine="0"/>
      </w:pPr>
    </w:p>
    <w:p w14:paraId="63FAFAB8" w14:textId="7021DC69" w:rsidR="00D758D4" w:rsidRDefault="008D0F71">
      <w:r>
        <w:lastRenderedPageBreak/>
        <w:t>F</w:t>
      </w:r>
      <w:r w:rsidR="000C26A7">
        <w:t>or the 8 storms</w:t>
      </w:r>
      <w:r>
        <w:t xml:space="preserve"> in Table 4, SSY</w:t>
      </w:r>
      <w:r w:rsidRPr="008D0F71">
        <w:rPr>
          <w:vertAlign w:val="subscript"/>
        </w:rPr>
        <w:t>TOTAL</w:t>
      </w:r>
      <w:r>
        <w:t xml:space="preserve"> </w:t>
      </w:r>
      <w:r w:rsidR="000C26A7">
        <w:t xml:space="preserve">was 94 tons </w:t>
      </w:r>
      <w:r>
        <w:t>with</w:t>
      </w:r>
      <w:r w:rsidR="000C26A7">
        <w:t xml:space="preserve"> an aver</w:t>
      </w:r>
      <w:r w:rsidR="007D1701">
        <w:t xml:space="preserve">age of </w:t>
      </w:r>
      <w:r w:rsidR="000C26A7">
        <w:t>19% from the UPPER subwatershed, 51% from LOWER_QUARRY subwatershed, and 30% from the LOWER_VILLAGE subwatershed (Table 4). sSSY from the UPPER, LOWER_QUARRY, and LOWER_VILLAGE subwatersheds</w:t>
      </w:r>
      <w:r w:rsidR="007D1701">
        <w:t>,</w:t>
      </w:r>
      <w:r w:rsidR="000C26A7">
        <w:t xml:space="preserve"> and </w:t>
      </w:r>
      <w:r w:rsidR="007D1701">
        <w:t xml:space="preserve">the </w:t>
      </w:r>
      <w:r w:rsidR="000C26A7">
        <w:t>TOTAL watershed was 19, 178, 47, and 53 tons/</w:t>
      </w:r>
      <w:r w:rsidR="007960EB">
        <w:t>km</w:t>
      </w:r>
      <w:r w:rsidR="007960EB">
        <w:rPr>
          <w:vertAlign w:val="superscript"/>
        </w:rPr>
        <w:t>2</w:t>
      </w:r>
      <w:r w:rsidR="007960EB" w:rsidRPr="007960EB">
        <w:t>,</w:t>
      </w:r>
      <w:bookmarkStart w:id="0" w:name="_GoBack"/>
      <w:bookmarkEnd w:id="0"/>
      <w:r w:rsidR="000C26A7">
        <w:t xml:space="preserve"> respectively. sSSY from LOWER_QUARRY and LOWER_VILLAGE</w:t>
      </w:r>
      <w:r>
        <w:t xml:space="preserve"> subwatersheds</w:t>
      </w:r>
      <w:r w:rsidR="000C26A7">
        <w:t xml:space="preserve"> was 9.17 and 2.4</w:t>
      </w:r>
      <w:r>
        <w:t xml:space="preserve">x </w:t>
      </w:r>
      <w:r w:rsidR="000C26A7">
        <w:t>higher, respectively, than sSSY from UPPER subwatershed, suggesting human disturbance has significantly increased SSY over natural levels, particularly at the quarry. sSSY from the TOTAL watershed was 2.7 times higher than the UPPER subwatershed, similar to the larger range of storms in Table 2, where sSSY was 3.6 times higher</w:t>
      </w:r>
      <w:r w:rsidR="007D1701">
        <w:t xml:space="preserve"> than </w:t>
      </w:r>
      <w:r w:rsidR="00B12CB8">
        <w:t>forested</w:t>
      </w:r>
      <w:r w:rsidR="007D1701">
        <w:t xml:space="preserve"> conditions</w:t>
      </w:r>
      <w:r w:rsidR="000C26A7">
        <w:t>.</w:t>
      </w:r>
    </w:p>
    <w:p w14:paraId="2BA23106" w14:textId="77777777" w:rsidR="007D1701" w:rsidRDefault="007D1701"/>
    <w:p w14:paraId="2E71619A" w14:textId="77777777" w:rsidR="00D758D4" w:rsidRDefault="000C26A7">
      <w:r>
        <w:t>Insert Table 5 here</w:t>
      </w:r>
    </w:p>
    <w:p w14:paraId="4EBA14FB" w14:textId="2A64C8D7" w:rsidR="00D758D4" w:rsidRDefault="000C26A7">
      <w:pPr>
        <w:ind w:firstLine="0"/>
      </w:pPr>
      <w:r>
        <w:t xml:space="preserve">Table 5. Sediment yield from disturbed portions of </w:t>
      </w:r>
      <w:r w:rsidR="007D1701">
        <w:t xml:space="preserve">UPPER, LOWER_QUARRY and LOWER_VILLAGE </w:t>
      </w:r>
      <w:r>
        <w:t>subwatersheds in Faga'alu</w:t>
      </w:r>
      <w:r w:rsidR="007D1701">
        <w:t>.</w:t>
      </w:r>
    </w:p>
    <w:p w14:paraId="309B1A29" w14:textId="77777777" w:rsidR="007D1701" w:rsidRDefault="007D1701">
      <w:pPr>
        <w:ind w:firstLine="0"/>
      </w:pPr>
    </w:p>
    <w:p w14:paraId="695036DA" w14:textId="762AF502" w:rsidR="00D734AA" w:rsidRDefault="00D734AA" w:rsidP="00D92D7D">
      <w:r>
        <w:t>A very small fraction of the subwatershed areas are disturbed, yet roughly 90% of SSY</w:t>
      </w:r>
      <w:r w:rsidRPr="00D734AA">
        <w:rPr>
          <w:vertAlign w:val="subscript"/>
        </w:rPr>
        <w:t xml:space="preserve">LOWER_QUARRY </w:t>
      </w:r>
      <w:r>
        <w:t>(6.5% disturbed) and 64% of SSY</w:t>
      </w:r>
      <w:r w:rsidRPr="00D734AA">
        <w:rPr>
          <w:vertAlign w:val="subscript"/>
        </w:rPr>
        <w:t xml:space="preserve">LOWER_VILLAGE </w:t>
      </w:r>
      <w:r>
        <w:t>(11.7% disturbed) subwatersheds was from disturbed areas. Similarly, despite only 5.2% of the TOTAL watershed being disturbed, 65-74% of SSY</w:t>
      </w:r>
      <w:r w:rsidRPr="00D734AA">
        <w:rPr>
          <w:vertAlign w:val="subscript"/>
        </w:rPr>
        <w:t>TOTAL</w:t>
      </w:r>
      <w:r>
        <w:rPr>
          <w:vertAlign w:val="subscript"/>
        </w:rPr>
        <w:t xml:space="preserve"> </w:t>
      </w:r>
      <w:r>
        <w:t xml:space="preserve">(Tables 2 and 5) was from disturbed areas. </w:t>
      </w:r>
      <w:r w:rsidR="00403474">
        <w:t>Bare land in the LOWER_QUARRY subwatershed significantly increased sSSY</w:t>
      </w:r>
      <w:r w:rsidR="00403474" w:rsidRPr="00D734AA">
        <w:rPr>
          <w:vertAlign w:val="subscript"/>
        </w:rPr>
        <w:t xml:space="preserve">LOWER_QUARRY </w:t>
      </w:r>
      <w:r w:rsidR="00403474">
        <w:t>and sSSY</w:t>
      </w:r>
      <w:r w:rsidR="00403474" w:rsidRPr="00D734AA">
        <w:rPr>
          <w:vertAlign w:val="subscript"/>
        </w:rPr>
        <w:t>TOTAL</w:t>
      </w:r>
      <w:r w:rsidR="00403474">
        <w:t xml:space="preserve">, and contributed the majority of SSY from disturbed areas in Faga'alu watershed. </w:t>
      </w:r>
      <w:r>
        <w:t>sSSY from disturbed areas in the UPPER, LOWER_QUARRY, and LOWER_VILLAGE subwatersheds was 19.4, 2,461.2, and 255.2 tons/km</w:t>
      </w:r>
      <w:r>
        <w:rPr>
          <w:vertAlign w:val="superscript"/>
        </w:rPr>
        <w:t xml:space="preserve">2 </w:t>
      </w:r>
      <w:r>
        <w:t>, respectively, suggesting that disturbed areas increase sSSY over forested conditions by 126.6x and 13.1x in the LOWER_QUARRY and LOWER_VILLAGE subwatersheds, respectively.</w:t>
      </w:r>
      <w:r w:rsidRPr="00D734AA">
        <w:t xml:space="preserve"> </w:t>
      </w:r>
      <w:r>
        <w:t>Human disturbance in the LOWER_VILLAGE subwatershed also increased SSY above natural levels but the magnitude of disturbance was much lower than the quarry.</w:t>
      </w:r>
    </w:p>
    <w:p w14:paraId="6B90606F" w14:textId="77777777" w:rsidR="00D734AA" w:rsidRDefault="00D734AA"/>
    <w:p w14:paraId="4128EE85" w14:textId="77777777" w:rsidR="00D758D4" w:rsidRDefault="000C26A7">
      <w:pPr>
        <w:pStyle w:val="Heading3"/>
      </w:pPr>
      <w:r>
        <w:t xml:space="preserve">Predicting </w:t>
      </w:r>
      <w:r w:rsidR="005D50D5">
        <w:t>SSY</w:t>
      </w:r>
      <w:r w:rsidR="005D50D5">
        <w:rPr>
          <w:vertAlign w:val="subscript"/>
        </w:rPr>
        <w:t>EV</w:t>
      </w:r>
      <w:r>
        <w:t xml:space="preserve"> from storm metrics</w:t>
      </w:r>
    </w:p>
    <w:p w14:paraId="70032E08" w14:textId="6EAEEA18" w:rsidR="000379C4" w:rsidRDefault="005D50D5" w:rsidP="000379C4">
      <w:r>
        <w:t>SSY</w:t>
      </w:r>
      <w:r>
        <w:rPr>
          <w:vertAlign w:val="subscript"/>
        </w:rPr>
        <w:t>EV</w:t>
      </w:r>
      <w:r w:rsidR="000C26A7">
        <w:t xml:space="preserve"> from the UPPER and TOTAL watersheds correlated with each of the four storm metrics tested (Figure 10). Significant scatter was observed </w:t>
      </w:r>
      <w:r w:rsidR="0077313A">
        <w:t>in</w:t>
      </w:r>
      <w:r w:rsidR="000C26A7">
        <w:t xml:space="preserve"> all models, which reflects the changing sediment availability at the quarry and village, and the natural variability in the watershed response for different storm events. </w:t>
      </w:r>
      <w:r w:rsidR="000379C4">
        <w:t>In general, SSY</w:t>
      </w:r>
      <w:r w:rsidR="000379C4" w:rsidRPr="00040779">
        <w:rPr>
          <w:vertAlign w:val="subscript"/>
        </w:rPr>
        <w:t>EV</w:t>
      </w:r>
      <w:r w:rsidR="000379C4">
        <w:t xml:space="preserve"> and precipitation metrics (Psum and EI30) showed lower Pearson and Spearman correlation coefficients compared to the discharge metrics (Qsum and Qmax)(Table 6). SSY</w:t>
      </w:r>
      <w:r w:rsidR="000379C4">
        <w:rPr>
          <w:vertAlign w:val="subscript"/>
        </w:rPr>
        <w:t>EV</w:t>
      </w:r>
      <w:r w:rsidR="000379C4">
        <w:t xml:space="preserve"> is calculated from measured Q so it is expected that discharge metrics are more closely correlated, and this has also been observed in other studies </w:t>
      </w:r>
      <w:r w:rsidR="000379C4">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2", "itemData" : { "DOI" : "10.1016/j.geomorph.2010.07.016", "ISSN" : "0169555X", "author" : [ { "dropping-particle" : "", "family" : "Duvert", "given" : "Cl\u00e9ment", "non-dropping-particle" : "", "parse-names" : false, "suffix" : "" }, { "dropping-particle" : "", "family" : "Gratiot", "given" : "Nicolas", "non-dropping-particle" : "", "parse-names" : false, "suffix" : "" }, { "dropping-particle" : "", "family" : "Evrard", "given" : "Olivier", "non-dropping-particle" : "", "parse-names" : false, "suffix" : "" }, { "dropping-particle" : "", "family" : "Navratil", "given" : "Oldrich", "non-dropping-particle" : "", "parse-names" : false, "suffix" : "" }, { "dropping-particle" : "", "family" : "N\u00e9mery", "given" : "Julien", "non-dropping-particle" : "", "parse-names" : false, "suffix" : "" }, { "dropping-particle" : "", "family" : "Prat", "given" : "Christian", "non-dropping-particle" : "", "parse-names" : false, "suffix" : "" }, { "dropping-particle" : "", "family" : "Esteves", "given" : "Michel", "non-dropping-particle" : "", "parse-names" : false, "suffix" : "" } ], "container-title" : "Geomorphology", "id" : "ITEM-2", "issue" : "3-4", "issued" : { "date-parts" : [ [ "2010", "11" ] ] }, "page" : "243-256", "publisher" : "Elsevier B.V.", "title" : "Drivers of erosion and suspended sediment transport in three headwater catchments of the Mexican Central Highlands", "type" : "article-journal", "volume" : "123" }, "uris" : [ "http://www.mendeley.com/documents/?uuid=5acd2942-0495-4f32-b23d-b42a93aa4fca" ] } ], "mendeley" : { "formattedCitation" : "(Duvert et al., 2010; Rankl, 2004)", "plainTextFormattedCitation" : "(Duvert et al., 2010; Rankl, 2004)", "previouslyFormattedCitation" : "(Duvert et al., 2010; Rankl, 2004)" }, "properties" : { "noteIndex" : 0 }, "schema" : "https://github.com/citation-style-language/schema/raw/master/csl-citation.json" }</w:instrText>
      </w:r>
      <w:r w:rsidR="000379C4">
        <w:fldChar w:fldCharType="separate"/>
      </w:r>
      <w:r w:rsidR="000379C4" w:rsidRPr="00063DEE">
        <w:rPr>
          <w:noProof/>
        </w:rPr>
        <w:t>(Duvert et al., 2010; Rankl, 2004)</w:t>
      </w:r>
      <w:r w:rsidR="000379C4">
        <w:fldChar w:fldCharType="end"/>
      </w:r>
      <w:r w:rsidR="000379C4">
        <w:t xml:space="preserve">. Pearson and Spearman correlation coefficients were fairly similar, meaning the relationships were mostly linear in log-log space. </w:t>
      </w:r>
    </w:p>
    <w:p w14:paraId="4509E8E2" w14:textId="493BC1FC" w:rsidR="000379C4" w:rsidRDefault="000379C4" w:rsidP="000379C4">
      <w:r>
        <w:t>Qmax was the best predictor of SSY</w:t>
      </w:r>
      <w:r>
        <w:rPr>
          <w:vertAlign w:val="subscript"/>
        </w:rPr>
        <w:t>EV</w:t>
      </w:r>
      <w:r>
        <w:t xml:space="preserve"> for both the UPPER and TOTAL watersheds in Faga'alu. The Qmax model for both UPPER and TOTAL watersheds showed the highest coefficient of determination (r</w:t>
      </w:r>
      <w:r>
        <w:rPr>
          <w:vertAlign w:val="superscript"/>
        </w:rPr>
        <w:t>2</w:t>
      </w:r>
      <w:r>
        <w:t>), lowest RMSE, and highest Pearson and Spearman correlation coefficients. Qsum showed an equally high r</w:t>
      </w:r>
      <w:r>
        <w:rPr>
          <w:vertAlign w:val="superscript"/>
        </w:rPr>
        <w:t>2</w:t>
      </w:r>
      <w:r>
        <w:t xml:space="preserve">, but only for the UPPER subwatershed, and RMSE was higher in both subwatersheds for Qsum than for Qmax. Comparing the results for the different watersheds, discharge metrics showed much higher correlation coefficients than the precipitation metrics in the UPPER subwatershed, but were more similar in the LOWER watershed. This suggests that sediment production processes are more related to discharge </w:t>
      </w:r>
      <w:r>
        <w:lastRenderedPageBreak/>
        <w:t>processes in the UPPER subwatershed, and more related to precipitation processes in the LOWER subwatershed, influencing the correlation coefficients for the TOTAL watershed. SSY from the LOWER subwatershed is hypothesized to be mostly generated by surface erosion at the quarry, dirt roads, and agricultural plots, whereas SSY from the UPPER subwatershed is hypothesized to be mainly from channel processes and mass wasting. Mass wasting can contribute large pulses of sediment which can be deposited near or in the streams and entrained at high discharges during later</w:t>
      </w:r>
      <w:r w:rsidR="0077313A">
        <w:t xml:space="preserve"> storm</w:t>
      </w:r>
      <w:r>
        <w:t xml:space="preserve"> events. Given the high correlation coefficients for Qmax in both subwatersheds, Qmax may be a promising predictor that integrates both precipitation and discharge processes.</w:t>
      </w:r>
    </w:p>
    <w:p w14:paraId="7EF6B2FA" w14:textId="77777777" w:rsidR="000379C4" w:rsidRDefault="000379C4" w:rsidP="000379C4"/>
    <w:p w14:paraId="1C9B18EE" w14:textId="77777777" w:rsidR="00D758D4" w:rsidRDefault="000C26A7">
      <w:r>
        <w:rPr>
          <w:noProof/>
        </w:rPr>
        <w:drawing>
          <wp:inline distT="0" distB="0" distL="0" distR="0" wp14:anchorId="58CF6B8D" wp14:editId="285DD4F8">
            <wp:extent cx="5486400" cy="4114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Y Models ALL pre-mitigation.png"/>
                    <pic:cNvPicPr/>
                  </pic:nvPicPr>
                  <pic:blipFill>
                    <a:blip r:embed="rId16"/>
                    <a:stretch>
                      <a:fillRect/>
                    </a:stretch>
                  </pic:blipFill>
                  <pic:spPr>
                    <a:xfrm>
                      <a:off x="0" y="0"/>
                      <a:ext cx="5486400" cy="4114800"/>
                    </a:xfrm>
                    <a:prstGeom prst="rect">
                      <a:avLst/>
                    </a:prstGeom>
                  </pic:spPr>
                </pic:pic>
              </a:graphicData>
            </a:graphic>
          </wp:inline>
        </w:drawing>
      </w:r>
    </w:p>
    <w:p w14:paraId="7D9C9FF6" w14:textId="63172373" w:rsidR="00040779" w:rsidRDefault="000C26A7" w:rsidP="00203DA9">
      <w:pPr>
        <w:ind w:firstLine="0"/>
      </w:pPr>
      <w:r>
        <w:t>Figure 10. SSY</w:t>
      </w:r>
      <w:r w:rsidR="00040779" w:rsidRPr="00040779">
        <w:rPr>
          <w:vertAlign w:val="subscript"/>
        </w:rPr>
        <w:t>EV</w:t>
      </w:r>
      <w:r w:rsidR="00040779">
        <w:t xml:space="preserve"> regression models for predictive “storm metrics”</w:t>
      </w:r>
      <w:r>
        <w:t>. Each point represents a different storm event. **=slopes and intercepts were statistically different, *=intercepts were statistically different.</w:t>
      </w:r>
    </w:p>
    <w:p w14:paraId="12BD3156" w14:textId="77777777" w:rsidR="00063DEE" w:rsidRDefault="00063DEE"/>
    <w:p w14:paraId="6495757D" w14:textId="77777777" w:rsidR="00D758D4" w:rsidRDefault="000C26A7">
      <w:r>
        <w:t>Insert Table 6 here</w:t>
      </w:r>
    </w:p>
    <w:p w14:paraId="54C92E13" w14:textId="77777777" w:rsidR="00D758D4" w:rsidRDefault="000C26A7">
      <w:pPr>
        <w:ind w:firstLine="0"/>
      </w:pPr>
      <w:r>
        <w:t xml:space="preserve">Table 6. Goodness-of-fit statistics for </w:t>
      </w:r>
      <w:r w:rsidR="005D50D5">
        <w:t>SSY</w:t>
      </w:r>
      <w:r w:rsidR="005D50D5">
        <w:rPr>
          <w:vertAlign w:val="subscript"/>
        </w:rPr>
        <w:t>EV</w:t>
      </w:r>
      <w:r>
        <w:t>-storm metric relationships.</w:t>
      </w:r>
    </w:p>
    <w:p w14:paraId="79D5B7E9" w14:textId="77777777" w:rsidR="00063DEE" w:rsidRDefault="00063DEE">
      <w:pPr>
        <w:ind w:firstLine="0"/>
      </w:pPr>
    </w:p>
    <w:p w14:paraId="4F3F0E9A" w14:textId="77777777" w:rsidR="00063DEE" w:rsidRDefault="00063DEE" w:rsidP="00063DEE">
      <w:r>
        <w:t>In all models, SSY</w:t>
      </w:r>
      <w:r>
        <w:rPr>
          <w:vertAlign w:val="subscript"/>
        </w:rPr>
        <w:t>EV</w:t>
      </w:r>
      <w:r>
        <w:t xml:space="preserve"> from the TOTAL watershed was higher than the UPPER subwatershed for the full range of measured storms with the exception of a few events that are considered outliers. These events could be attributed to measurement error but are likely related to landsliding events in the UPPER subwatershed and the increased sediment supply for that specific event. Storm sequence and antecedent conditions may also play a role. While the climate </w:t>
      </w:r>
      <w:r>
        <w:lastRenderedPageBreak/>
        <w:t>on Tutuila is tropical, without strong seasonality, periods of low rainfall can persist for several weeks, altering the water and sediment dynamics in the subsequent storm events.</w:t>
      </w:r>
    </w:p>
    <w:p w14:paraId="44F97DCC" w14:textId="694543A9" w:rsidR="00D758D4" w:rsidRDefault="000C26A7">
      <w:r>
        <w:t>ANCOVA was used to compare regression coefficients</w:t>
      </w:r>
      <w:r w:rsidR="000379C4">
        <w:t xml:space="preserve"> (</w:t>
      </w:r>
      <w:r w:rsidR="000379C4">
        <w:rPr>
          <w:rFonts w:ascii="Cambria Math" w:hAnsi="Cambria Math"/>
        </w:rPr>
        <w:t>β</w:t>
      </w:r>
      <w:r w:rsidR="000379C4">
        <w:t xml:space="preserve">=slope and </w:t>
      </w:r>
      <w:r w:rsidR="000379C4">
        <w:rPr>
          <w:rFonts w:cs="Times"/>
        </w:rPr>
        <w:t>α</w:t>
      </w:r>
      <w:r w:rsidR="000379C4">
        <w:t>=intercept)</w:t>
      </w:r>
      <w:r>
        <w:t xml:space="preserve"> of the UPPER and TOTAL SSY models, to determine if the </w:t>
      </w:r>
      <w:r w:rsidR="0077313A">
        <w:t>relative</w:t>
      </w:r>
      <w:r>
        <w:t xml:space="preserve"> sediment contribution from </w:t>
      </w:r>
      <w:r w:rsidR="0077313A">
        <w:t xml:space="preserve">undisturbed and </w:t>
      </w:r>
      <w:r>
        <w:t xml:space="preserve">human-disturbed areas changed with storm size. </w:t>
      </w:r>
      <w:r w:rsidR="000379C4">
        <w:t>All model intercepts were significantly different (p&lt;0.05), but only the Psum-SSY</w:t>
      </w:r>
      <w:r w:rsidR="000379C4">
        <w:rPr>
          <w:vertAlign w:val="subscript"/>
        </w:rPr>
        <w:t>EV</w:t>
      </w:r>
      <w:r w:rsidR="000379C4">
        <w:t xml:space="preserve"> model showed </w:t>
      </w:r>
      <w:r>
        <w:t xml:space="preserve">significantly different (p&lt;0.05) </w:t>
      </w:r>
      <w:r w:rsidR="000379C4">
        <w:t>slopes</w:t>
      </w:r>
      <w:r>
        <w:t xml:space="preserve">. It was hypothesized that for large storms, </w:t>
      </w:r>
      <w:r w:rsidR="005D50D5">
        <w:t>SSY</w:t>
      </w:r>
      <w:r w:rsidR="005D50D5">
        <w:rPr>
          <w:vertAlign w:val="subscript"/>
        </w:rPr>
        <w:t>EV</w:t>
      </w:r>
      <w:r>
        <w:t xml:space="preserve"> from the UPPER watershed may become relatively more important for total SSY to Faga'alu Bay, however, the models show conflicting results. The Psum-</w:t>
      </w:r>
      <w:r w:rsidR="005D50D5">
        <w:t>SSY</w:t>
      </w:r>
      <w:r w:rsidR="005D50D5">
        <w:rPr>
          <w:vertAlign w:val="subscript"/>
        </w:rPr>
        <w:t>EV</w:t>
      </w:r>
      <w:r>
        <w:t xml:space="preserve"> models indicate that for larger storm events SSY from the UPPER and TOTAL watersheds are more similar, as the regression lines converge at higher Psum values. Conversely, the Qsum- and Qmax-</w:t>
      </w:r>
      <w:r w:rsidR="005D50D5">
        <w:t>SSY</w:t>
      </w:r>
      <w:r w:rsidR="005D50D5">
        <w:rPr>
          <w:vertAlign w:val="subscript"/>
        </w:rPr>
        <w:t>EV</w:t>
      </w:r>
      <w:r>
        <w:t xml:space="preserve"> models show no change in relative contributions of SSY over the range of storm sizes (Figure 10). In that case, the discharge models (Qsum and Qmax) support the conclusion that human disturbance does not diminish with storm size, while the Psum model supports the conclusion that human-disturbance does </w:t>
      </w:r>
      <w:r w:rsidR="007960EB">
        <w:t>diminish</w:t>
      </w:r>
      <w:r>
        <w:t xml:space="preserve"> with storm size.</w:t>
      </w:r>
    </w:p>
    <w:p w14:paraId="325BCE5B" w14:textId="77777777" w:rsidR="00D758D4" w:rsidRDefault="000C26A7">
      <w:pPr>
        <w:pStyle w:val="Heading3"/>
      </w:pPr>
      <w:r>
        <w:t>Annual estimates of SSY and sSSY</w:t>
      </w:r>
    </w:p>
    <w:p w14:paraId="02199932" w14:textId="77777777" w:rsidR="002F6D6A" w:rsidRDefault="002F6D6A" w:rsidP="002F6D6A"/>
    <w:p w14:paraId="60D3FA4A" w14:textId="77777777" w:rsidR="002F6D6A" w:rsidRDefault="002F6D6A" w:rsidP="002F6D6A"/>
    <w:p w14:paraId="3F35D2E8" w14:textId="77777777" w:rsidR="002F6D6A" w:rsidRDefault="002F6D6A" w:rsidP="002F6D6A">
      <w:r>
        <w:t>Insert Table 7 here</w:t>
      </w:r>
    </w:p>
    <w:p w14:paraId="0EE8E8F3" w14:textId="77777777" w:rsidR="002F6D6A" w:rsidRDefault="002F6D6A" w:rsidP="002F6D6A">
      <w:pPr>
        <w:ind w:firstLine="0"/>
      </w:pPr>
      <w:r>
        <w:t>Table 7. Annual SSY estimates</w:t>
      </w:r>
    </w:p>
    <w:p w14:paraId="32ECB240" w14:textId="77777777" w:rsidR="002F6D6A" w:rsidRPr="002F6D6A" w:rsidRDefault="002F6D6A" w:rsidP="002F6D6A"/>
    <w:p w14:paraId="643EC049" w14:textId="77777777" w:rsidR="00D758D4" w:rsidRDefault="000C26A7">
      <w:pPr>
        <w:pStyle w:val="Heading4"/>
      </w:pPr>
      <w:r>
        <w:t>Annual estimates of SSY and sSSY using the Qmax-SSY relationship</w:t>
      </w:r>
    </w:p>
    <w:p w14:paraId="5663AA80" w14:textId="74F421CD" w:rsidR="00D758D4" w:rsidRDefault="000C26A7">
      <w:r>
        <w:t>The Qmax-SSY relationships developed above were used to predict SSY from Qmax of 60 storms identified at FG3 in 2014</w:t>
      </w:r>
      <w:r w:rsidR="002F6D6A">
        <w:t>, the only year with a continuous Q record</w:t>
      </w:r>
      <w:r>
        <w:t xml:space="preserve"> (Table 7). Predicted annual SSY in 2014 from the UPPER and TOTAL watersheds was 29 and 392 tons/year, respectively. Predicted annual sSSY in 2014 from the UPPER and TOTAL watersheds, was 33 and 220 tons/</w:t>
      </w:r>
      <w:r w:rsidR="005D50D5">
        <w:t>km</w:t>
      </w:r>
      <w:r w:rsidR="005D50D5">
        <w:rPr>
          <w:vertAlign w:val="superscript"/>
        </w:rPr>
        <w:t xml:space="preserve">2 </w:t>
      </w:r>
      <w:r>
        <w:t>/year, respectively.</w:t>
      </w:r>
    </w:p>
    <w:p w14:paraId="2B079AE9" w14:textId="77777777" w:rsidR="00D758D4" w:rsidRDefault="000C26A7">
      <w:pPr>
        <w:pStyle w:val="Heading4"/>
      </w:pPr>
      <w:r>
        <w:t>Annual estimates of SSY and sSSY from all measured storms</w:t>
      </w:r>
    </w:p>
    <w:p w14:paraId="5DCEB762" w14:textId="13C2FB47" w:rsidR="00D758D4" w:rsidRDefault="002F6D6A" w:rsidP="002F6D6A">
      <w:r>
        <w:t xml:space="preserve">Continuous records of precipitation in 2014 showed storm precipitation (precipitation </w:t>
      </w:r>
      <w:r w:rsidR="00054126">
        <w:t>during storms that met the</w:t>
      </w:r>
      <w:r>
        <w:t xml:space="preserve"> threshold</w:t>
      </w:r>
      <w:r w:rsidR="00054126">
        <w:t xml:space="preserve"> criteria</w:t>
      </w:r>
      <w:r w:rsidR="0077313A">
        <w:t>) was 2,279 mm</w:t>
      </w:r>
      <w:r>
        <w:t xml:space="preserve">, representing 57% of annual total precipitation (=3,765 mm). </w:t>
      </w:r>
      <w:r w:rsidR="000C26A7">
        <w:t>All storms with measured SSY at FG1 from 2012-2014 included 2,780 mm of precipitation, or 122% of expected annual storm precipitation. Annual storm precipitation is roughly 20% less than precipitation measured during those storms, so estimated annual SSY and sSSY from the UPPER subwatershed were 43 tons and 47 tons/</w:t>
      </w:r>
      <w:r w:rsidR="005D50D5">
        <w:t>km</w:t>
      </w:r>
      <w:r w:rsidR="005D50D5">
        <w:rPr>
          <w:vertAlign w:val="superscript"/>
        </w:rPr>
        <w:t xml:space="preserve">2 </w:t>
      </w:r>
      <w:r w:rsidR="000C26A7">
        <w:t>/yr, respectively. All storms with measured SSY at FG3 from 2012-2014 included 2,766 mm of precipitation, or 121% of expected annual storm precipitation</w:t>
      </w:r>
      <w:r w:rsidR="00054126">
        <w:t xml:space="preserve"> so e</w:t>
      </w:r>
      <w:r w:rsidR="000C26A7">
        <w:t>stimated annual SSY and sSSY from the TOTAL watershed were 341 tons and 191 tons/</w:t>
      </w:r>
      <w:r w:rsidR="005D50D5">
        <w:t>km</w:t>
      </w:r>
      <w:r w:rsidR="005D50D5">
        <w:rPr>
          <w:vertAlign w:val="superscript"/>
        </w:rPr>
        <w:t xml:space="preserve">2 </w:t>
      </w:r>
      <w:r w:rsidR="000C26A7">
        <w:t>/yr, respectively.</w:t>
      </w:r>
    </w:p>
    <w:p w14:paraId="5E5E032A" w14:textId="77777777" w:rsidR="00D758D4" w:rsidRDefault="000C26A7">
      <w:pPr>
        <w:pStyle w:val="Heading4"/>
      </w:pPr>
      <w:r>
        <w:t>Annual estimates of SSY and sSSY from storms in Table 2</w:t>
      </w:r>
    </w:p>
    <w:p w14:paraId="57AC56EC" w14:textId="34D43F9B" w:rsidR="00D758D4" w:rsidRDefault="000C26A7">
      <w:r>
        <w:t xml:space="preserve">Storms with measured SSY </w:t>
      </w:r>
      <w:r w:rsidR="007960EB">
        <w:t>at both</w:t>
      </w:r>
      <w:r>
        <w:t xml:space="preserve"> FG1 and FG3 (Table 2) included a total precipitation of 1,123 mm, or 49% of expected annual storm precipitation. Annual storm precipitation is roughly 2 times the precipitation measured during those storms, so annual SSY and sSSY are estimated to be roughly 2 times the measured SSY and sSSY. Estimated annual SSY from the UPPER, LOWER, and TOTAL watersheds was 40, 390, and 450 tons/year, respectively. Estimated annual sSSY from the UPPER, LOWER, and TOTAL watersheds was 50, 300, and 170 tons/</w:t>
      </w:r>
      <w:r w:rsidR="005D50D5">
        <w:t>km</w:t>
      </w:r>
      <w:r w:rsidR="005D50D5">
        <w:rPr>
          <w:vertAlign w:val="superscript"/>
        </w:rPr>
        <w:t xml:space="preserve">2 </w:t>
      </w:r>
      <w:r>
        <w:t>/year, respectively.</w:t>
      </w:r>
    </w:p>
    <w:p w14:paraId="098F6E75" w14:textId="77777777" w:rsidR="00D758D4" w:rsidRDefault="000C26A7">
      <w:pPr>
        <w:pStyle w:val="Heading4"/>
      </w:pPr>
      <w:r>
        <w:lastRenderedPageBreak/>
        <w:t>Annual estimates of SSY and sSSY from storms in Table 4</w:t>
      </w:r>
    </w:p>
    <w:p w14:paraId="5E8D465C" w14:textId="00CFBC16" w:rsidR="00D758D4" w:rsidRDefault="000C26A7">
      <w:r>
        <w:t>Storms with measured SSY at FG1, FG2, and FG3 (Table 4) included a total precipitation of 537 mm, or 24% of expected annual storm precipitation. Annual storm precipitation is roughly 4 times the precipitation measured for these storms, so annual SSY and sSSY are estimated to be roughly 4 times the measured SSY and sSSY. Annual SSY from the UPPER, LOWER_QUARRY, LOWER_VILLAGE, and TOTAL watersheds were estimated to be 70, 190, 120, and 380 tons/year, respectively. Annual sSSY from the UPPER, LOWER_QUARRY, LOWER_VILLAGE, and TOTAL watersheds were estimated to be 80, 710, 190, and 210 tons/</w:t>
      </w:r>
      <w:r w:rsidR="005D50D5">
        <w:t>km</w:t>
      </w:r>
      <w:r w:rsidR="005D50D5">
        <w:rPr>
          <w:vertAlign w:val="superscript"/>
        </w:rPr>
        <w:t xml:space="preserve">2 </w:t>
      </w:r>
      <w:r>
        <w:t xml:space="preserve">/year, respectively. These values are likely the least accurate since they are based on the fewest storms. They are presented here to provide an estimate of annual SSY for the quarry and village </w:t>
      </w:r>
      <w:r w:rsidR="007960EB">
        <w:t>separately</w:t>
      </w:r>
      <w:r>
        <w:t xml:space="preserve">.  Excluding these values, the range of annual SSY estimates is relatively small for the UPPER subwatershed (29-44 tons/year) and TOTAL watershed </w:t>
      </w:r>
      <w:r w:rsidR="007960EB">
        <w:t>(341</w:t>
      </w:r>
      <w:r>
        <w:t>-450 tons/year).</w:t>
      </w:r>
    </w:p>
    <w:p w14:paraId="6CD118AD" w14:textId="77777777" w:rsidR="00D758D4" w:rsidRDefault="000C26A7">
      <w:pPr>
        <w:pStyle w:val="Heading2"/>
      </w:pPr>
      <w:r>
        <w:t>Discussion</w:t>
      </w:r>
    </w:p>
    <w:p w14:paraId="2CAC9C36" w14:textId="77777777" w:rsidR="00D758D4" w:rsidRDefault="000C26A7">
      <w:pPr>
        <w:pStyle w:val="Heading3"/>
      </w:pPr>
      <w:r>
        <w:t>Methods for quantifying human impact</w:t>
      </w:r>
    </w:p>
    <w:p w14:paraId="74F184BA" w14:textId="7C5715CE" w:rsidR="00D758D4" w:rsidRDefault="000C26A7">
      <w:r>
        <w:t>In contrast to other methods like USLE-based models, traditional sediment rating curves, or the traditional sediment budget, event-wise correlation of SSY and storm metrics was advantageous for quantifying increased sediment loading</w:t>
      </w:r>
      <w:r w:rsidR="004A13FB">
        <w:t xml:space="preserve"> from human-disturbed areas</w:t>
      </w:r>
      <w:r>
        <w:t xml:space="preserve"> to coral reefs in the study watershed. Unconstrained USLE-based models are not well-calibrated for use in steep, tropical wat</w:t>
      </w:r>
      <w:r w:rsidR="00054126">
        <w:t xml:space="preserve">ersheds with human disturbance </w:t>
      </w:r>
      <w:r w:rsidR="00054126">
        <w:fldChar w:fldCharType="begin" w:fldLock="1"/>
      </w:r>
      <w:r w:rsidR="00DD1CCE">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2", "issue" : "4", "issued" : { "date-parts" : [ [ "2007", "6", "2" ] ] }, "page" : "270-277", "title" : "Is MUSLE apt to small steeply reforested watershed?", "type" : "article-journal", "volume" : "12" }, "uris" : [ "http://www.mendeley.com/documents/?uuid=7157efe2-b703-4323-8c95-85e65d4be1fe" ] } ], "mendeley" : { "formattedCitation" : "(Calhoun and Fletcher, 1999; Sadeghi et al., 2007)", "plainTextFormattedCitation" : "(Calhoun and Fletcher, 1999; Sadeghi et al., 2007)", "previouslyFormattedCitation" : "(Calhoun and Fletcher, 1999; Sadeghi et al., 2007)" }, "properties" : { "noteIndex" : 0 }, "schema" : "https://github.com/citation-style-language/schema/raw/master/csl-citation.json" }</w:instrText>
      </w:r>
      <w:r w:rsidR="00054126">
        <w:fldChar w:fldCharType="separate"/>
      </w:r>
      <w:r w:rsidR="00C41C60" w:rsidRPr="00C41C60">
        <w:rPr>
          <w:noProof/>
        </w:rPr>
        <w:t>(Calhoun and Fletcher, 1999; Sadeghi et al., 2007)</w:t>
      </w:r>
      <w:r w:rsidR="00054126">
        <w:fldChar w:fldCharType="end"/>
      </w:r>
      <w:r>
        <w:t xml:space="preserve">, and have high uncertainty in the sediment delivery ratio. Using a traditional relationship between </w:t>
      </w:r>
      <w:r w:rsidR="004A13FB">
        <w:t>Q</w:t>
      </w:r>
      <w:r>
        <w:t xml:space="preserve"> and </w:t>
      </w:r>
      <w:r w:rsidR="004A13FB">
        <w:t>SSC</w:t>
      </w:r>
      <w:r>
        <w:t xml:space="preserve"> to estimate continuous sediment load was problematic in the study watershed, due to the significant hysteresis and changing sediment availability in the quarry and village. While the Q-SSC relationship was useful to illustrate large differences in SSC downstream of the quarry and the remediation of high SSC at low Q, using this approach to quantify total sediment contributions would not be possible.</w:t>
      </w:r>
    </w:p>
    <w:p w14:paraId="707DCDDA" w14:textId="1511A39B" w:rsidR="00D758D4" w:rsidRDefault="00054126">
      <w:r>
        <w:fldChar w:fldCharType="begin" w:fldLock="1"/>
      </w:r>
      <w:r w:rsidR="00BC5C68">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fldChar w:fldCharType="separate"/>
      </w:r>
      <w:r>
        <w:rPr>
          <w:noProof/>
        </w:rPr>
        <w:t>Reid and Dunne</w:t>
      </w:r>
      <w:r w:rsidRPr="00054126">
        <w:rPr>
          <w:noProof/>
        </w:rPr>
        <w:t xml:space="preserve"> </w:t>
      </w:r>
      <w:r>
        <w:rPr>
          <w:noProof/>
        </w:rPr>
        <w:t>(</w:t>
      </w:r>
      <w:r w:rsidRPr="00054126">
        <w:rPr>
          <w:noProof/>
        </w:rPr>
        <w:t>1996)</w:t>
      </w:r>
      <w:r>
        <w:fldChar w:fldCharType="end"/>
      </w:r>
      <w:r>
        <w:t xml:space="preserve"> </w:t>
      </w:r>
      <w:r w:rsidR="000C26A7">
        <w:t xml:space="preserve">argue that in cases where there is a clear management question and the study area can be divided into sub-units, a sediment budget can be rapidly developed with only a few field measurements and limited </w:t>
      </w:r>
      <w:r w:rsidR="004A13FB">
        <w:t xml:space="preserve">periods of </w:t>
      </w:r>
      <w:r w:rsidR="000C26A7">
        <w:t>field monitoring. In Faga'alu watershed, and other similar steep watersheds, human-disturbance is constrained to the lower watershed, and sediment yields from these key sources can be measured separately</w:t>
      </w:r>
      <w:r w:rsidR="004A13FB">
        <w:t xml:space="preserve"> from the undisturbed forest upstream</w:t>
      </w:r>
      <w:r w:rsidR="000C26A7">
        <w:t>. Sampling in Faga'alu watershed targeted key sediment sources, and the disturbance signal was very large. Other examples in the literature document similar large disturbances where roads and mining vastly increased sediment yields</w:t>
      </w:r>
      <w:r>
        <w:t xml:space="preserve"> </w:t>
      </w:r>
      <w:r>
        <w:fldChar w:fldCharType="begin" w:fldLock="1"/>
      </w:r>
      <w:r w:rsidR="00AA70FE">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id" : "ITEM-2",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2",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3",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3", "issue" : "10", "issued" : { "date-parts" : [ [ "2005" ] ] }, "page" : "1283-1304", "title" : "Measurement and prediction of sediment production from unpaved roads, St John, US Virgin Islands", "type" : "article-journal", "volume" : "30" }, "uris" : [ "http://www.mendeley.com/documents/?uuid=f7859211-9812-48e4-87e5-14e5266f5c4e" ] }, { "id" : "ITEM-4",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4", "issued" : { "date-parts" : [ [ "2010" ] ] }, "page" : "#EP22A-01", "title" : "Sediment budget for a polluted Hawaiian reef using hillslope monitoring and process mapping", "type" : "paper-conference" }, "uris" : [ "http://www.mendeley.com/documents/?uuid=4378c49d-290f-4de2-b054-3c2ff8e4d978" ] } ], "mendeley" : { "formattedCitation" : "(Hettler et al., 1997; Ramos-Scharr\u00f3n and Macdonald, 2005; Reid and Dunne, 1984; Stock et al., 2010)", "plainTextFormattedCitation" : "(Hettler et al., 1997; Ramos-Scharr\u00f3n and Macdonald, 2005; Reid and Dunne, 1984; Stock et al., 2010)", "previouslyFormattedCitation" : "(Hettler et al., 1997; Ramos-Scharr\u00f3n and Macdonald, 2005; Reid and Dunne, 1984; Stock et al., 2010)" }, "properties" : { "noteIndex" : 0 }, "schema" : "https://github.com/citation-style-language/schema/raw/master/csl-citation.json" }</w:instrText>
      </w:r>
      <w:r>
        <w:fldChar w:fldCharType="separate"/>
      </w:r>
      <w:r w:rsidRPr="00054126">
        <w:rPr>
          <w:noProof/>
        </w:rPr>
        <w:t>(Hettler et al., 1997; Ramos-Scharrón and Macdonald, 2005; Reid and Dunne, 1984; Stock et al., 2010)</w:t>
      </w:r>
      <w:r>
        <w:fldChar w:fldCharType="end"/>
      </w:r>
      <w:r w:rsidR="000C26A7">
        <w:t>. Analyzing event-wise SSY allows comparison of similar size storms to determine change over time without problems of interannual variability in precipitation totals, and eliminates the need for long-term continuous field work to measure annual totals. From a management perspective, this approach is cheaper since it does not require multiple or even a single full year of monitoring, and it can be rapidly conducted if mitigation or disturbance activities are already planned. By developing a predictive model of SSY from an easily monitored storm metric like maximum event discharge, SSY can be modeled in the future to compare with either post-mitigation or post-disturbance SSY.</w:t>
      </w:r>
    </w:p>
    <w:p w14:paraId="254F0ED2" w14:textId="77777777" w:rsidR="00D758D4" w:rsidRDefault="000C26A7">
      <w:pPr>
        <w:pStyle w:val="Heading3"/>
      </w:pPr>
      <w:r>
        <w:t>Interpreting slope and intercept of the Qmax-SSY relationship</w:t>
      </w:r>
    </w:p>
    <w:p w14:paraId="64F8540C" w14:textId="54AB2877" w:rsidR="00D758D4" w:rsidRDefault="000C26A7">
      <w:r>
        <w:t>Several researchers have attempted to explain the difference in the intercept (</w:t>
      </w:r>
      <w:r w:rsidR="005D50D5">
        <w:rPr>
          <w:rFonts w:cs="Times"/>
        </w:rPr>
        <w:t>α</w:t>
      </w:r>
      <w:r>
        <w:t>) and slope (</w:t>
      </w:r>
      <w:r w:rsidR="005D50D5">
        <w:rPr>
          <w:rFonts w:ascii="Cambria Math" w:hAnsi="Cambria Math"/>
        </w:rPr>
        <w:t>β</w:t>
      </w:r>
      <w:r>
        <w:t xml:space="preserve">) coefficients of the sediment rating curve according to watershed characteristics. A traditional sediment rating curve (Q-SSC) is considered a 'black box' model, and though the slope and </w:t>
      </w:r>
      <w:r>
        <w:lastRenderedPageBreak/>
        <w:t>intercept have no physical meaning, some physical interpretation has been ascribed to them</w:t>
      </w:r>
      <w:r w:rsidR="00054126">
        <w:t xml:space="preserve"> </w:t>
      </w:r>
      <w:r w:rsidR="00054126">
        <w:fldChar w:fldCharType="begin" w:fldLock="1"/>
      </w:r>
      <w:r w:rsidR="00054126">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054126">
        <w:fldChar w:fldCharType="separate"/>
      </w:r>
      <w:r w:rsidR="00054126" w:rsidRPr="00054126">
        <w:rPr>
          <w:noProof/>
        </w:rPr>
        <w:t>(Asselman, 2000)</w:t>
      </w:r>
      <w:r w:rsidR="00054126">
        <w:fldChar w:fldCharType="end"/>
      </w:r>
      <w:r>
        <w:t xml:space="preserve">. </w:t>
      </w:r>
      <w:r w:rsidR="00054126">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054126">
        <w:fldChar w:fldCharType="separate"/>
      </w:r>
      <w:r w:rsidR="00054126">
        <w:rPr>
          <w:noProof/>
        </w:rPr>
        <w:t>Rankl</w:t>
      </w:r>
      <w:r w:rsidR="00054126" w:rsidRPr="00054126">
        <w:rPr>
          <w:noProof/>
        </w:rPr>
        <w:t xml:space="preserve"> </w:t>
      </w:r>
      <w:r w:rsidR="00054126">
        <w:rPr>
          <w:noProof/>
        </w:rPr>
        <w:t>(</w:t>
      </w:r>
      <w:r w:rsidR="00054126" w:rsidRPr="00054126">
        <w:rPr>
          <w:noProof/>
        </w:rPr>
        <w:t>2004)</w:t>
      </w:r>
      <w:r w:rsidR="00054126">
        <w:fldChar w:fldCharType="end"/>
      </w:r>
      <w:r>
        <w:t xml:space="preserve"> hypothesized that the intercept varied with sediment availability and erodibility in watersheds. </w:t>
      </w:r>
      <w:r w:rsidR="0006407F">
        <w:fldChar w:fldCharType="begin" w:fldLock="1"/>
      </w:r>
      <w:r w:rsidR="0006407F">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06407F">
        <w:fldChar w:fldCharType="separate"/>
      </w:r>
      <w:r w:rsidR="0006407F">
        <w:rPr>
          <w:noProof/>
        </w:rPr>
        <w:t>Duvert et al.</w:t>
      </w:r>
      <w:r w:rsidR="0006407F" w:rsidRPr="0006407F">
        <w:rPr>
          <w:noProof/>
        </w:rPr>
        <w:t xml:space="preserve"> </w:t>
      </w:r>
      <w:r w:rsidR="0006407F">
        <w:rPr>
          <w:noProof/>
        </w:rPr>
        <w:t>(</w:t>
      </w:r>
      <w:r w:rsidR="0006407F" w:rsidRPr="0006407F">
        <w:rPr>
          <w:noProof/>
        </w:rPr>
        <w:t>2012)</w:t>
      </w:r>
      <w:r w:rsidR="0006407F">
        <w:fldChar w:fldCharType="end"/>
      </w:r>
      <w:r w:rsidR="0006407F">
        <w:t xml:space="preserve"> </w:t>
      </w:r>
      <w:r w:rsidR="004A13FB">
        <w:t>found</w:t>
      </w:r>
      <w:r>
        <w:t xml:space="preserve"> that intercepts are also dependent on the regression fitting method, arguing that, for instance, nonlinear fitting methods result in a model fit to higher SSY values at lower discharge compared to linear fitting methods. While slopes in log-log space can be compared directly</w:t>
      </w:r>
      <w:r w:rsidR="0006407F">
        <w:t xml:space="preserve"> </w:t>
      </w:r>
      <w:r w:rsidR="0006407F">
        <w:fldChar w:fldCharType="begin" w:fldLock="1"/>
      </w:r>
      <w:r w:rsidR="0006407F">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06407F">
        <w:fldChar w:fldCharType="separate"/>
      </w:r>
      <w:r w:rsidR="0006407F" w:rsidRPr="0006407F">
        <w:rPr>
          <w:noProof/>
        </w:rPr>
        <w:t>(Duvert et al., 2012)</w:t>
      </w:r>
      <w:r w:rsidR="0006407F">
        <w:fldChar w:fldCharType="end"/>
      </w:r>
      <w:r>
        <w:t xml:space="preserve">, intercepts must be plotted in similar units, and similarly normalized by watershed area. In five semi-arid to arid watersheds (2.1-1,538 </w:t>
      </w:r>
      <w:r w:rsidR="005D50D5">
        <w:t>km</w:t>
      </w:r>
      <w:r w:rsidR="005D50D5">
        <w:rPr>
          <w:vertAlign w:val="superscript"/>
        </w:rPr>
        <w:t>2</w:t>
      </w:r>
      <w:r>
        <w:t xml:space="preserve">) in Wyoming, United States, </w:t>
      </w:r>
      <w:r w:rsidR="0006407F">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06407F">
        <w:fldChar w:fldCharType="separate"/>
      </w:r>
      <w:r w:rsidR="0006407F">
        <w:rPr>
          <w:noProof/>
        </w:rPr>
        <w:t>Rankl (</w:t>
      </w:r>
      <w:r w:rsidR="0006407F" w:rsidRPr="0006407F">
        <w:rPr>
          <w:noProof/>
        </w:rPr>
        <w:t>2004)</w:t>
      </w:r>
      <w:r w:rsidR="0006407F">
        <w:fldChar w:fldCharType="end"/>
      </w:r>
      <w:r w:rsidR="00B52CC5">
        <w:t xml:space="preserve"> </w:t>
      </w:r>
      <w:r>
        <w:t>found intercepts ranged from 111-4,320 (plotted as Qmax (</w:t>
      </w:r>
      <w:r w:rsidR="005D50D5">
        <w:t>m</w:t>
      </w:r>
      <w:r w:rsidR="005D50D5">
        <w:rPr>
          <w:vertAlign w:val="superscript"/>
        </w:rPr>
        <w:t xml:space="preserve">3 </w:t>
      </w:r>
      <w:r>
        <w:t>/s/</w:t>
      </w:r>
      <w:r w:rsidR="005D50D5">
        <w:t>km</w:t>
      </w:r>
      <w:r w:rsidR="005D50D5">
        <w:rPr>
          <w:vertAlign w:val="superscript"/>
        </w:rPr>
        <w:t xml:space="preserve">2 </w:t>
      </w:r>
      <w:r>
        <w:t>) vs SSY (Mg/</w:t>
      </w:r>
      <w:r w:rsidR="005D50D5">
        <w:t>km</w:t>
      </w:r>
      <w:r w:rsidR="005D50D5">
        <w:rPr>
          <w:vertAlign w:val="superscript"/>
        </w:rPr>
        <w:t xml:space="preserve">2 </w:t>
      </w:r>
      <w:r>
        <w:t xml:space="preserve">)). In eight sub-humid to semi-arid watersheds (0.45-22 </w:t>
      </w:r>
      <w:r w:rsidR="005D50D5">
        <w:t>km</w:t>
      </w:r>
      <w:r w:rsidR="005D50D5">
        <w:rPr>
          <w:vertAlign w:val="superscript"/>
        </w:rPr>
        <w:t>2</w:t>
      </w:r>
      <w:r>
        <w:t>),</w:t>
      </w:r>
      <w:r w:rsidR="0006407F">
        <w:t xml:space="preserve"> </w:t>
      </w:r>
      <w:r w:rsidR="0006407F">
        <w:fldChar w:fldCharType="begin" w:fldLock="1"/>
      </w:r>
      <w:r w:rsidR="0006407F">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06407F">
        <w:fldChar w:fldCharType="separate"/>
      </w:r>
      <w:r w:rsidR="0006407F">
        <w:rPr>
          <w:noProof/>
        </w:rPr>
        <w:t>Duvert et al.</w:t>
      </w:r>
      <w:r w:rsidR="0006407F" w:rsidRPr="0006407F">
        <w:rPr>
          <w:noProof/>
        </w:rPr>
        <w:t xml:space="preserve"> </w:t>
      </w:r>
      <w:r w:rsidR="0006407F">
        <w:rPr>
          <w:noProof/>
        </w:rPr>
        <w:t>(</w:t>
      </w:r>
      <w:r w:rsidR="0006407F" w:rsidRPr="0006407F">
        <w:rPr>
          <w:noProof/>
        </w:rPr>
        <w:t>2012)</w:t>
      </w:r>
      <w:r w:rsidR="0006407F">
        <w:fldChar w:fldCharType="end"/>
      </w:r>
      <w:r w:rsidR="0006407F">
        <w:t xml:space="preserve"> </w:t>
      </w:r>
      <w:r>
        <w:t xml:space="preserve"> found the intercepts ranged from 25-5,039. In Faga'alu, the intercept in the undisturbed, UPPER subwatershed was 0.353, and in the disturbed, TOTAL watershed the intercept was 1.380, which are an order of magnitude or two lower than the lowest intercepts in </w:t>
      </w:r>
      <w:r w:rsidR="00CB1906">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CB1906">
        <w:fldChar w:fldCharType="separate"/>
      </w:r>
      <w:r w:rsidR="00CB1906">
        <w:rPr>
          <w:noProof/>
        </w:rPr>
        <w:t>Rankl (</w:t>
      </w:r>
      <w:r w:rsidR="00CB1906" w:rsidRPr="0006407F">
        <w:rPr>
          <w:noProof/>
        </w:rPr>
        <w:t>2004)</w:t>
      </w:r>
      <w:r w:rsidR="00CB1906">
        <w:fldChar w:fldCharType="end"/>
      </w:r>
      <w:r w:rsidR="00CB1906">
        <w:t xml:space="preserve"> </w:t>
      </w:r>
      <w:r>
        <w:t xml:space="preserve">and </w:t>
      </w:r>
      <w:r w:rsidR="00CB1906">
        <w:fldChar w:fldCharType="begin" w:fldLock="1"/>
      </w:r>
      <w:r w:rsidR="00CB1906">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CB1906">
        <w:fldChar w:fldCharType="separate"/>
      </w:r>
      <w:r w:rsidR="00CB1906">
        <w:rPr>
          <w:noProof/>
        </w:rPr>
        <w:t>Duvert et al.</w:t>
      </w:r>
      <w:r w:rsidR="00CB1906" w:rsidRPr="0006407F">
        <w:rPr>
          <w:noProof/>
        </w:rPr>
        <w:t xml:space="preserve"> </w:t>
      </w:r>
      <w:r w:rsidR="00CB1906">
        <w:rPr>
          <w:noProof/>
        </w:rPr>
        <w:t>(</w:t>
      </w:r>
      <w:r w:rsidR="00CB1906" w:rsidRPr="0006407F">
        <w:rPr>
          <w:noProof/>
        </w:rPr>
        <w:t>2012)</w:t>
      </w:r>
      <w:r w:rsidR="00CB1906">
        <w:fldChar w:fldCharType="end"/>
      </w:r>
      <w:r>
        <w:t>. This suggests that sediment availability is relatively low in Faga'alu, under natural and human-disturbed conditions, likely due to the dense forest cover.</w:t>
      </w:r>
    </w:p>
    <w:p w14:paraId="25BD2E52" w14:textId="6D629382" w:rsidR="00D758D4" w:rsidRDefault="000C26A7">
      <w:r>
        <w:t>High slope values  in the log-log plots (</w:t>
      </w:r>
      <w:r w:rsidR="005D50D5">
        <w:rPr>
          <w:rFonts w:ascii="Cambria Math" w:hAnsi="Cambria Math"/>
        </w:rPr>
        <w:t>β</w:t>
      </w:r>
      <w:r>
        <w:t xml:space="preserve"> coefficient) suggest that small changes in stream discharge lead to large increases in sediment load due to the erosive power of the river or the availability of new sediment sources at high Q</w:t>
      </w:r>
      <w:r w:rsidR="00C4512B">
        <w:t xml:space="preserve"> </w:t>
      </w:r>
      <w:r w:rsidR="00C4512B">
        <w:fldChar w:fldCharType="begin" w:fldLock="1"/>
      </w:r>
      <w:r w:rsidR="003A016D">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C4512B">
        <w:fldChar w:fldCharType="separate"/>
      </w:r>
      <w:r w:rsidR="00C4512B" w:rsidRPr="00C4512B">
        <w:rPr>
          <w:noProof/>
        </w:rPr>
        <w:t>(Asselman, 2000)</w:t>
      </w:r>
      <w:r w:rsidR="00C4512B">
        <w:fldChar w:fldCharType="end"/>
      </w:r>
      <w:r>
        <w:t>.</w:t>
      </w:r>
      <w:r w:rsidR="00C4512B">
        <w:t xml:space="preserve"> </w:t>
      </w:r>
      <w:r w:rsidR="00C4512B">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C4512B">
        <w:fldChar w:fldCharType="separate"/>
      </w:r>
      <w:r w:rsidR="00C4512B">
        <w:rPr>
          <w:noProof/>
        </w:rPr>
        <w:t>Rankl (</w:t>
      </w:r>
      <w:r w:rsidR="00C4512B" w:rsidRPr="0006407F">
        <w:rPr>
          <w:noProof/>
        </w:rPr>
        <w:t>2004)</w:t>
      </w:r>
      <w:r w:rsidR="00C4512B">
        <w:fldChar w:fldCharType="end"/>
      </w:r>
      <w:r>
        <w:t xml:space="preserve"> assumed that the slope was a function of rainfall intensity on hillslopes, and found that the slopes in five semi-arid to arid watersheds in Wyoming ranged from 1.07-1.29, and were not statistically different </w:t>
      </w:r>
      <w:r w:rsidR="003A016D">
        <w:t>among</w:t>
      </w:r>
      <w:r>
        <w:t xml:space="preserve"> watersheds. In the watersheds in</w:t>
      </w:r>
      <w:r w:rsidR="003A016D">
        <w:t xml:space="preserve"> </w:t>
      </w:r>
      <w:r w:rsidR="003A016D">
        <w:fldChar w:fldCharType="begin" w:fldLock="1"/>
      </w:r>
      <w:r w:rsidR="003A016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3A016D">
        <w:fldChar w:fldCharType="separate"/>
      </w:r>
      <w:r w:rsidR="003A016D">
        <w:rPr>
          <w:noProof/>
        </w:rPr>
        <w:t>Duvert et al. (</w:t>
      </w:r>
      <w:r w:rsidR="003A016D" w:rsidRPr="003A016D">
        <w:rPr>
          <w:noProof/>
        </w:rPr>
        <w:t>2012)</w:t>
      </w:r>
      <w:r w:rsidR="003A016D">
        <w:fldChar w:fldCharType="end"/>
      </w:r>
      <w:r>
        <w:t xml:space="preserve">, slopes ranged from 0.95-1.82, and from 1.06-2.45 in eighteen other watersheds (0.60-1,538 </w:t>
      </w:r>
      <w:r w:rsidR="005D50D5">
        <w:t>km</w:t>
      </w:r>
      <w:r w:rsidR="005D50D5">
        <w:rPr>
          <w:vertAlign w:val="superscript"/>
        </w:rPr>
        <w:t xml:space="preserve">2 </w:t>
      </w:r>
      <w:r>
        <w:t>) in diverse geographical settings</w:t>
      </w:r>
      <w:r w:rsidR="00E3209D">
        <w:t xml:space="preserve"> </w:t>
      </w:r>
      <w:r w:rsidR="00B52CC5">
        <w:fldChar w:fldCharType="begin" w:fldLock="1"/>
      </w:r>
      <w:r w:rsidR="001C41C3">
        <w:instrText>ADDIN CSL_CITATION { "citationItems" : [ { "id" : "ITEM-1", "itemData" : { "author" : [ { "dropping-particle" : "", "family" : "Tropeano", "given" : "D.", "non-dropping-particle" : "", "parse-names" : false, "suffix" : "" } ], "container-title" : "Earth Surface Processes and Landforms", "id" : "ITEM-1", "issued" : { "date-parts" : [ [ "1991" ] ] }, "page" : "323-339", "title" : "High flow events, sediment transport in a small streams in the \"Tertiary Basin\" area in Piedmont (northwest Italy)", "type" : "article-journal", "volume" : "16" }, "uris" : [ "http://www.mendeley.com/documents/?uuid=564b7133-06a7-4229-81dd-31b70d559266" ] }, { "id" : "ITEM-2",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2", "issued" : { "date-parts" : [ [ "1997" ] ] }, "page" : "73-95", "title" : "Erosion and sediment transport from the market gardening lands at Pukekohe, Auckland, New Zealand", "type" : "article-journal", "volume" : "36" }, "uris" : [ "http://www.mendeley.com/documents/?uuid=01a202d4-0300-4781-8441-a414c3f1a9cf" ] }, { "id" : "ITEM-3", "itemData" : { "author" : [ { "dropping-particle" : "", "family" : "Fahey", "given" : "B.D.", "non-dropping-particle" : "", "parse-names" : false, "suffix" : "" }, { "dropping-particle" : "", "family" : "Marden", "given" : "M.", "non-dropping-particle" : "", "parse-names" : false, "suffix" : "" } ], "container-title" : "Journal of Hydrology (NZ)", "id" : "ITEM-3", "issued" : { "date-parts" : [ [ "2000" ] ] }, "page" : "49-63", "title" : "Sediment yields from a forested and a pasture catchment, coastal Hawke's Bay, North Island, New Zealand", "type" : "article-journal", "volume" : "39" }, "uris" : [ "http://www.mendeley.com/documents/?uuid=e4acead2-6c88-4075-bb84-191606e5270e" ] }, { "id" : "ITEM-4", "itemData" : { "author" : [ { "dropping-particle" : "", "family" : "Rankl", "given" : "James G.", "non-dropping-particle" : "", "parse-names" : false, "suffix" : "" } ], "id" : "ITEM-4",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5", "itemData" : { "author" : [ { "dropping-particle" : "", "family" : "Hicks", "given" : "D.M.", "non-dropping-particle" : "", "parse-names" : false, "suffix" : "" }, { "dropping-particle" : "", "family" : "Hoyle", "given" : "J.", "non-dropping-particle" : "", "parse-names" : false, "suffix" : "" }, { "dropping-particle" : "", "family" : "Roulston", "given" : "H.", "non-dropping-particle" : "", "parse-names" : false, "suffix" : "" } ], "id" : "ITEM-5", "issued" : { "date-parts" : [ [ "2009" ] ] }, "number-of-pages" : "89", "publisher" : "Prepared by NIWA for Auckland Regional Council", "title" : "Analysis of sediment yields within Auckland region. ARC Technical Report 2009/064", "type" : "report" }, "uris" : [ "http://www.mendeley.com/documents/?uuid=e5622ac6-90bd-4a49-a6ba-323310b17267" ] } ], "mendeley" : { "formattedCitation" : "(Basher et al., 1997; Fahey and Marden, 2000; Hicks et al., 2009; Rankl, 2004; Tropeano, 1991)", "plainTextFormattedCitation" : "(Basher et al., 1997; Fahey and Marden, 2000; Hicks et al., 2009; Rankl, 2004; Tropeano, 1991)", "previouslyFormattedCitation" : "(Basher et al., 1997; Fahey and Marden, 2000; Hicks et al., 2009; Rankl, 2004; Tropeano, 1991)" }, "properties" : { "noteIndex" : 0 }, "schema" : "https://github.com/citation-style-language/schema/raw/master/csl-citation.json" }</w:instrText>
      </w:r>
      <w:r w:rsidR="00B52CC5">
        <w:fldChar w:fldCharType="separate"/>
      </w:r>
      <w:r w:rsidR="00B52CC5" w:rsidRPr="00B52CC5">
        <w:rPr>
          <w:noProof/>
        </w:rPr>
        <w:t>(Basher et al., 1997; Fahey and Marden, 2000; Hicks et al., 2009; Rankl, 2004; Tropeano, 1991)</w:t>
      </w:r>
      <w:r w:rsidR="00B52CC5">
        <w:fldChar w:fldCharType="end"/>
      </w:r>
      <w:r>
        <w:t xml:space="preserve"> compiled by </w:t>
      </w:r>
      <w:r w:rsidR="003A016D">
        <w:fldChar w:fldCharType="begin" w:fldLock="1"/>
      </w:r>
      <w:r w:rsidR="003A016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3A016D">
        <w:fldChar w:fldCharType="separate"/>
      </w:r>
      <w:r w:rsidR="003A016D">
        <w:rPr>
          <w:noProof/>
        </w:rPr>
        <w:t>Duvert et al. (</w:t>
      </w:r>
      <w:r w:rsidR="003A016D" w:rsidRPr="003A016D">
        <w:rPr>
          <w:noProof/>
        </w:rPr>
        <w:t>2012)</w:t>
      </w:r>
      <w:r w:rsidR="003A016D">
        <w:fldChar w:fldCharType="end"/>
      </w:r>
      <w:r>
        <w:t xml:space="preserve">. In Faga'alu, slopes were </w:t>
      </w:r>
      <w:r w:rsidR="003A016D">
        <w:t>1.4 and 1.8</w:t>
      </w:r>
      <w:r>
        <w:t xml:space="preserve"> in the UPPER and TOTAL Faga'alu watersheds, respectively, which are very consistent with the watersheds presented in </w:t>
      </w:r>
      <w:r w:rsidR="003A016D">
        <w:fldChar w:fldCharType="begin" w:fldLock="1"/>
      </w:r>
      <w:r w:rsidR="003A016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3A016D">
        <w:fldChar w:fldCharType="separate"/>
      </w:r>
      <w:r w:rsidR="003A016D">
        <w:rPr>
          <w:noProof/>
        </w:rPr>
        <w:t>Duvert et al. (</w:t>
      </w:r>
      <w:r w:rsidR="003A016D" w:rsidRPr="003A016D">
        <w:rPr>
          <w:noProof/>
        </w:rPr>
        <w:t>2012)</w:t>
      </w:r>
      <w:r w:rsidR="003A016D">
        <w:fldChar w:fldCharType="end"/>
      </w:r>
      <w:r w:rsidR="004A13FB">
        <w:t xml:space="preserve"> and </w:t>
      </w:r>
      <w:r w:rsidR="004A13FB">
        <w:fldChar w:fldCharType="begin" w:fldLock="1"/>
      </w:r>
      <w:r w:rsidR="008F33F6">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4A13FB">
        <w:fldChar w:fldCharType="separate"/>
      </w:r>
      <w:r w:rsidR="004A13FB" w:rsidRPr="004A13FB">
        <w:rPr>
          <w:noProof/>
        </w:rPr>
        <w:t>Ra</w:t>
      </w:r>
      <w:r w:rsidR="004A13FB">
        <w:rPr>
          <w:noProof/>
        </w:rPr>
        <w:t>nkl (</w:t>
      </w:r>
      <w:r w:rsidR="004A13FB" w:rsidRPr="004A13FB">
        <w:rPr>
          <w:noProof/>
        </w:rPr>
        <w:t>2004)</w:t>
      </w:r>
      <w:r w:rsidR="004A13FB">
        <w:fldChar w:fldCharType="end"/>
      </w:r>
      <w:r>
        <w:t>.</w:t>
      </w:r>
    </w:p>
    <w:p w14:paraId="65A6D116" w14:textId="0C36B64B" w:rsidR="00D758D4" w:rsidRDefault="000C26A7">
      <w:r>
        <w:t xml:space="preserve">In Faga'alu, SSY was least correlated with the Erosivity Index (EI30). </w:t>
      </w:r>
      <w:r w:rsidR="003A016D">
        <w:fldChar w:fldCharType="begin" w:fldLock="1"/>
      </w:r>
      <w:r w:rsidR="003A016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3A016D">
        <w:fldChar w:fldCharType="separate"/>
      </w:r>
      <w:r w:rsidR="003A016D">
        <w:rPr>
          <w:noProof/>
        </w:rPr>
        <w:t>Duvert et al. (</w:t>
      </w:r>
      <w:r w:rsidR="003A016D" w:rsidRPr="003A016D">
        <w:rPr>
          <w:noProof/>
        </w:rPr>
        <w:t>2012)</w:t>
      </w:r>
      <w:r w:rsidR="003A016D">
        <w:fldChar w:fldCharType="end"/>
      </w:r>
      <w:r w:rsidR="003A016D">
        <w:t xml:space="preserve"> </w:t>
      </w:r>
      <w:r>
        <w:t xml:space="preserve">also found low correlation coefficients with 5 min rainfall intensity for 8 watersheds in France and Mexico. </w:t>
      </w:r>
      <w:r w:rsidR="003A016D">
        <w:fldChar w:fldCharType="begin" w:fldLock="1"/>
      </w:r>
      <w:r w:rsidR="004A13FB">
        <w:instrText>ADDIN CSL_CITATION { "citationItems" : [ { "id" : "ITEM-1",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instrText>
      </w:r>
      <w:r w:rsidR="003A016D">
        <w:fldChar w:fldCharType="separate"/>
      </w:r>
      <w:r w:rsidR="003A016D">
        <w:rPr>
          <w:noProof/>
        </w:rPr>
        <w:t>Rodrigues et al. (</w:t>
      </w:r>
      <w:r w:rsidR="003A016D" w:rsidRPr="003A016D">
        <w:rPr>
          <w:noProof/>
        </w:rPr>
        <w:t>2013)</w:t>
      </w:r>
      <w:r w:rsidR="003A016D">
        <w:fldChar w:fldCharType="end"/>
      </w:r>
      <w:r>
        <w:t xml:space="preserve"> hypothesized that EI30 is poorly correlated with SSY due to the effect of previous events on antecedent moisture conditions and in-channel sediment storage.</w:t>
      </w:r>
      <w:r w:rsidR="003A016D">
        <w:t xml:space="preserve"> </w:t>
      </w:r>
      <w:r w:rsidR="003A016D">
        <w:fldChar w:fldCharType="begin" w:fldLock="1"/>
      </w:r>
      <w:r w:rsidR="00E5494F">
        <w: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instrText>
      </w:r>
      <w:r w:rsidR="003A016D">
        <w:fldChar w:fldCharType="separate"/>
      </w:r>
      <w:r w:rsidR="003A016D">
        <w:rPr>
          <w:noProof/>
        </w:rPr>
        <w:t>Cox et al.</w:t>
      </w:r>
      <w:r w:rsidR="003A016D" w:rsidRPr="003A016D">
        <w:rPr>
          <w:noProof/>
        </w:rPr>
        <w:t xml:space="preserve"> </w:t>
      </w:r>
      <w:r w:rsidR="003A016D">
        <w:rPr>
          <w:noProof/>
        </w:rPr>
        <w:t>(</w:t>
      </w:r>
      <w:r w:rsidR="003A016D" w:rsidRPr="003A016D">
        <w:rPr>
          <w:noProof/>
        </w:rPr>
        <w:t>2006)</w:t>
      </w:r>
      <w:r w:rsidR="003A016D">
        <w:fldChar w:fldCharType="end"/>
      </w:r>
      <w:r>
        <w:t xml:space="preserve"> found EI30 was more correlated with soil loss in an agricultural </w:t>
      </w:r>
      <w:r w:rsidR="003A016D">
        <w:t>watershed</w:t>
      </w:r>
      <w:r>
        <w:t xml:space="preserve"> than a forested watershed, and Faga'alu is mainly covered in dense forest. Similar to other studies</w:t>
      </w:r>
      <w:r w:rsidR="003A016D">
        <w:t xml:space="preserve"> </w:t>
      </w:r>
      <w:r w:rsidR="003A016D">
        <w:fldChar w:fldCharType="begin" w:fldLock="1"/>
      </w:r>
      <w:r w:rsidR="004A13FB">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2", "issue" : "1", "issued" : { "date-parts" : [ [ "2003" ] ] }, "page" : "27-38", "title" : "Sediment yields from plantation forestry and pastoral farming, coastal Hawke's Bay, North Island, New Zealand", "type" : "article-journal", "volume" : "42" }, "uris" : [ "http://www.mendeley.com/documents/?uuid=3171324e-44a1-4b3c-9404-ff8099105a7c" ] }, { "id" : "ITEM-3", "itemData" : { "author" : [ { "dropping-particle" : "", "family" : "Rankl", "given" : "James G.", "non-dropping-particle" : "", "parse-names" : false, "suffix" : "" } ], "id" : "ITEM-3",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4",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4", "issue" : "3", "issued" : { "date-parts" : [ [ "2011", "9" ] ] }, "page" : "333-356", "title" : "Sediment yield response to large storm events and forest harvesting, Motueka River, New Zealand", "type" : "article-journal", "volume" : "45" }, "uris" : [ "http://www.mendeley.com/documents/?uuid=6bc2684b-87fb-454c-afee-27dc666c3670" ] }, { "id" : "ITEM-5",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5",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003A016D">
        <w:fldChar w:fldCharType="separate"/>
      </w:r>
      <w:r w:rsidR="003A016D" w:rsidRPr="003A016D">
        <w:rPr>
          <w:noProof/>
        </w:rPr>
        <w:t>(Basher et al., 2011; Duvert et al., 2012; Fahey et al., 2003; Hicks, 1990; Rankl, 2004; Rodrigues et al., 2013)</w:t>
      </w:r>
      <w:r w:rsidR="003A016D">
        <w:fldChar w:fldCharType="end"/>
      </w:r>
      <w:r>
        <w:t xml:space="preserve"> the highest correlations with SSY</w:t>
      </w:r>
      <w:r w:rsidR="003A016D" w:rsidRPr="003A016D">
        <w:rPr>
          <w:vertAlign w:val="subscript"/>
        </w:rPr>
        <w:t>EV</w:t>
      </w:r>
      <w:r>
        <w:t xml:space="preserve"> were observed for discharge metrics, particula</w:t>
      </w:r>
      <w:r w:rsidR="008F33F6">
        <w:t>rly Qmax which had the highest</w:t>
      </w:r>
      <w:r>
        <w:t xml:space="preserve"> correlation</w:t>
      </w:r>
      <w:r w:rsidR="008F33F6">
        <w:t xml:space="preserve"> of the tested storm metrics</w:t>
      </w:r>
      <w:r>
        <w:t>.</w:t>
      </w:r>
    </w:p>
    <w:p w14:paraId="4BB015E7" w14:textId="77777777" w:rsidR="00D758D4" w:rsidRDefault="000C26A7">
      <w:pPr>
        <w:pStyle w:val="Heading3"/>
      </w:pPr>
      <w:r>
        <w:t>Comparing sSSY and SSC in other small Pacific Island watersheds</w:t>
      </w:r>
    </w:p>
    <w:p w14:paraId="3D4521C0" w14:textId="41F41070" w:rsidR="00D758D4" w:rsidRDefault="000C26A7">
      <w:r>
        <w:t>Sediment yield is highly variable among individual watersheds, but generally controlled by climate, vegetation cover, and geology, with human disturbance playing an incre</w:t>
      </w:r>
      <w:r w:rsidR="003A016D">
        <w:t xml:space="preserve">asing role in the 20th century </w:t>
      </w:r>
      <w:r w:rsidR="003A016D">
        <w:fldChar w:fldCharType="begin" w:fldLock="1"/>
      </w:r>
      <w:r w:rsidR="00804ACF">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3A016D">
        <w:fldChar w:fldCharType="separate"/>
      </w:r>
      <w:r w:rsidR="003A016D" w:rsidRPr="003A016D">
        <w:rPr>
          <w:noProof/>
        </w:rPr>
        <w:t>(Syvitski et al., 2005)</w:t>
      </w:r>
      <w:r w:rsidR="003A016D">
        <w:fldChar w:fldCharType="end"/>
      </w:r>
      <w:r>
        <w:t>. Sediment yields in tropical Southeast Asia and high-standing islands between Asia and Australia range from ~10 tons/</w:t>
      </w:r>
      <w:r w:rsidR="005D50D5">
        <w:t>km</w:t>
      </w:r>
      <w:r w:rsidR="005D50D5">
        <w:rPr>
          <w:vertAlign w:val="superscript"/>
        </w:rPr>
        <w:t xml:space="preserve">2 </w:t>
      </w:r>
      <w:r>
        <w:t>/yr in the granitic Malaysian Peninsula to ~10,000 tons/</w:t>
      </w:r>
      <w:r w:rsidR="005D50D5">
        <w:t>km</w:t>
      </w:r>
      <w:r w:rsidR="005D50D5">
        <w:rPr>
          <w:vertAlign w:val="superscript"/>
        </w:rPr>
        <w:t xml:space="preserve">2 </w:t>
      </w:r>
      <w:r>
        <w:t>/yr in the tectonically active, steeply sloped island of Papua New Guinea</w:t>
      </w:r>
      <w:r w:rsidR="00261537">
        <w:t xml:space="preserve"> </w:t>
      </w:r>
      <w:r w:rsidR="00261537">
        <w:fldChar w:fldCharType="begin" w:fldLock="1"/>
      </w:r>
      <w:r w:rsidR="00261537">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261537">
        <w:fldChar w:fldCharType="separate"/>
      </w:r>
      <w:r w:rsidR="00261537" w:rsidRPr="00261537">
        <w:rPr>
          <w:noProof/>
        </w:rPr>
        <w:t>(Douglas, 1996)</w:t>
      </w:r>
      <w:r w:rsidR="00261537">
        <w:fldChar w:fldCharType="end"/>
      </w:r>
      <w:r>
        <w:t>. Sediment yields from Faga'alu are on the lower end of the range, with sSSY of 33-80 tons/</w:t>
      </w:r>
      <w:r w:rsidR="005D50D5">
        <w:t>km</w:t>
      </w:r>
      <w:r w:rsidR="005D50D5">
        <w:rPr>
          <w:vertAlign w:val="superscript"/>
        </w:rPr>
        <w:t xml:space="preserve">2 </w:t>
      </w:r>
      <w:r>
        <w:t>/yr from the undisturbed UPPER watershed, and 170-380 tons/</w:t>
      </w:r>
      <w:r w:rsidR="005D50D5">
        <w:t>km</w:t>
      </w:r>
      <w:r w:rsidR="005D50D5">
        <w:rPr>
          <w:vertAlign w:val="superscript"/>
        </w:rPr>
        <w:t xml:space="preserve">2 </w:t>
      </w:r>
      <w:r>
        <w:t>/yr from the disturbed TOTAL watershed.</w:t>
      </w:r>
    </w:p>
    <w:p w14:paraId="202C8CA2" w14:textId="3AF08009" w:rsidR="00D758D4" w:rsidRDefault="00261537">
      <w:r>
        <w:lastRenderedPageBreak/>
        <w:fldChar w:fldCharType="begin" w:fldLock="1"/>
      </w:r>
      <w:r w:rsidR="00804ACF">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261537">
        <w:rPr>
          <w:noProof/>
        </w:rPr>
        <w:t>Mill</w:t>
      </w:r>
      <w:r>
        <w:rPr>
          <w:noProof/>
        </w:rPr>
        <w:t>iman and Syvitski</w:t>
      </w:r>
      <w:r w:rsidRPr="00261537">
        <w:rPr>
          <w:noProof/>
        </w:rPr>
        <w:t xml:space="preserve"> </w:t>
      </w:r>
      <w:r>
        <w:rPr>
          <w:noProof/>
        </w:rPr>
        <w:t>(</w:t>
      </w:r>
      <w:r w:rsidRPr="00261537">
        <w:rPr>
          <w:noProof/>
        </w:rPr>
        <w:t>1992)</w:t>
      </w:r>
      <w:r>
        <w:fldChar w:fldCharType="end"/>
      </w:r>
      <w:r w:rsidR="000C26A7">
        <w:t xml:space="preserve"> report there is an unusually high average sSSY of 1,000-3,000 tons/</w:t>
      </w:r>
      <w:r w:rsidR="005D50D5">
        <w:t>km</w:t>
      </w:r>
      <w:r w:rsidR="005D50D5">
        <w:rPr>
          <w:vertAlign w:val="superscript"/>
        </w:rPr>
        <w:t xml:space="preserve">2 </w:t>
      </w:r>
      <w:r w:rsidR="000C26A7">
        <w:t xml:space="preserve">/year, from watersheds (10-100,000 </w:t>
      </w:r>
      <w:r w:rsidR="005D50D5">
        <w:t>km</w:t>
      </w:r>
      <w:r w:rsidR="005D50D5">
        <w:rPr>
          <w:vertAlign w:val="superscript"/>
        </w:rPr>
        <w:t>2</w:t>
      </w:r>
      <w:r w:rsidR="000C26A7">
        <w:t xml:space="preserve">) in tropical Asia and Oceania. </w:t>
      </w:r>
      <w:r>
        <w:fldChar w:fldCharType="begin" w:fldLock="1"/>
      </w:r>
      <w:r w:rsidR="00804ACF">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s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261537">
        <w:rPr>
          <w:noProof/>
        </w:rPr>
        <w:t>Mill</w:t>
      </w:r>
      <w:r>
        <w:rPr>
          <w:noProof/>
        </w:rPr>
        <w:t>iman and Syvitski's</w:t>
      </w:r>
      <w:r w:rsidRPr="00261537">
        <w:rPr>
          <w:noProof/>
        </w:rPr>
        <w:t xml:space="preserve"> </w:t>
      </w:r>
      <w:r>
        <w:rPr>
          <w:noProof/>
        </w:rPr>
        <w:t>(</w:t>
      </w:r>
      <w:r w:rsidRPr="00261537">
        <w:rPr>
          <w:noProof/>
        </w:rPr>
        <w:t>1992)</w:t>
      </w:r>
      <w:r>
        <w:fldChar w:fldCharType="end"/>
      </w:r>
      <w:r w:rsidR="000C26A7">
        <w:t xml:space="preserve"> regional models of sSSY as a function of basin size and maximum elevation predict only 13 tons/</w:t>
      </w:r>
      <w:r w:rsidR="005D50D5">
        <w:t>km</w:t>
      </w:r>
      <w:r w:rsidR="005D50D5">
        <w:rPr>
          <w:vertAlign w:val="superscript"/>
        </w:rPr>
        <w:t xml:space="preserve">2 </w:t>
      </w:r>
      <w:r w:rsidR="000C26A7">
        <w:t>/year from watersheds with peak elevation 500-1,000 m (highest point of UPPER Faga'alu subwatershed is 653 m), but 68 tons/</w:t>
      </w:r>
      <w:r w:rsidR="005D50D5">
        <w:t>km</w:t>
      </w:r>
      <w:r w:rsidR="005D50D5">
        <w:rPr>
          <w:vertAlign w:val="superscript"/>
        </w:rPr>
        <w:t xml:space="preserve">2 </w:t>
      </w:r>
      <w:r w:rsidR="000C26A7">
        <w:t>/year for max elevations of 1,000-3,000 m</w:t>
      </w:r>
      <w:r w:rsidR="008F33F6">
        <w:t>, which is comparable to SSY measured from UPPER Faga’alu watershed (=33-80 tons/km</w:t>
      </w:r>
      <w:r w:rsidR="008F33F6">
        <w:rPr>
          <w:vertAlign w:val="superscript"/>
        </w:rPr>
        <w:t xml:space="preserve">2 </w:t>
      </w:r>
      <w:r w:rsidR="008F33F6">
        <w:t>/yr)</w:t>
      </w:r>
      <w:r w:rsidR="000C26A7">
        <w:t xml:space="preserve">. Given the high vegetation cover and lack of human activity in the UPPER Faga'alu subwatershed, it is assumed that sSSY should be several orders of magnitude lower than watersheds presented in </w:t>
      </w:r>
      <w:r>
        <w:fldChar w:fldCharType="begin" w:fldLock="1"/>
      </w:r>
      <w:r w:rsidR="00804ACF">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261537">
        <w:rPr>
          <w:noProof/>
        </w:rPr>
        <w:t>Mill</w:t>
      </w:r>
      <w:r>
        <w:rPr>
          <w:noProof/>
        </w:rPr>
        <w:t>iman and Syvitski</w:t>
      </w:r>
      <w:r w:rsidRPr="00261537">
        <w:rPr>
          <w:noProof/>
        </w:rPr>
        <w:t xml:space="preserve"> </w:t>
      </w:r>
      <w:r>
        <w:rPr>
          <w:noProof/>
        </w:rPr>
        <w:t>(</w:t>
      </w:r>
      <w:r w:rsidRPr="00261537">
        <w:rPr>
          <w:noProof/>
        </w:rPr>
        <w:t>1992)</w:t>
      </w:r>
      <w:r>
        <w:fldChar w:fldCharType="end"/>
      </w:r>
      <w:r w:rsidR="000C26A7">
        <w:t xml:space="preserve"> but sSSY from the forested UPPER Faga'alu subwatershed was approximately two times higher. However, the UPPER subwatershed is a smaller watershed than they included in their analysis (smallest 100 </w:t>
      </w:r>
      <w:r w:rsidR="005D50D5">
        <w:t>km</w:t>
      </w:r>
      <w:r w:rsidR="005D50D5">
        <w:rPr>
          <w:vertAlign w:val="superscript"/>
        </w:rPr>
        <w:t>2</w:t>
      </w:r>
      <w:r w:rsidR="000C26A7">
        <w:t>) and likely has less sed</w:t>
      </w:r>
      <w:r>
        <w:t>i</w:t>
      </w:r>
      <w:r w:rsidR="000C26A7">
        <w:t xml:space="preserve">ment storage, and high scatter above their model is observed for smaller watersheds in </w:t>
      </w:r>
      <w:r w:rsidR="008F33F6">
        <w:fldChar w:fldCharType="begin" w:fldLock="1"/>
      </w:r>
      <w:r w:rsidR="008F33F6">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8F33F6">
        <w:fldChar w:fldCharType="separate"/>
      </w:r>
      <w:r w:rsidR="008F33F6">
        <w:rPr>
          <w:noProof/>
        </w:rPr>
        <w:t>Milliman and Syvitski (</w:t>
      </w:r>
      <w:r w:rsidR="008F33F6" w:rsidRPr="008F33F6">
        <w:rPr>
          <w:noProof/>
        </w:rPr>
        <w:t>1992)</w:t>
      </w:r>
      <w:r w:rsidR="008F33F6">
        <w:fldChar w:fldCharType="end"/>
      </w:r>
      <w:r w:rsidR="008F33F6">
        <w:t xml:space="preserve"> </w:t>
      </w:r>
      <w:r w:rsidR="000C26A7">
        <w:t>Figures 5e and 6e.</w:t>
      </w:r>
    </w:p>
    <w:p w14:paraId="681BDA12" w14:textId="7772FAF5" w:rsidR="00D758D4" w:rsidRDefault="000C26A7">
      <w:r>
        <w:t>Few examples of sediment yield studies on volcanic, Pacific Islands similar to Tutuila were found in the literature for comparison</w:t>
      </w:r>
      <w:r w:rsidR="00261537">
        <w:t>, except for studies in two Hawaiian watersheds: Hanalei watershed on Kauai, and Kawela watershed on Molokai</w:t>
      </w:r>
      <w:r>
        <w:t xml:space="preserve">. Where mean and maximum SSC values were similar to Faga'alu, sSSY was also similar. Hanalei watershed on Kauai (54 </w:t>
      </w:r>
      <w:r w:rsidR="005D50D5">
        <w:t>km</w:t>
      </w:r>
      <w:r w:rsidR="005D50D5">
        <w:rPr>
          <w:vertAlign w:val="superscript"/>
        </w:rPr>
        <w:t>2</w:t>
      </w:r>
      <w:r>
        <w:t xml:space="preserve">), has similarly steep relief and high rainfall (varies with elevation from 2,000-11,000 mm), </w:t>
      </w:r>
      <w:r w:rsidR="00261537">
        <w:t>with</w:t>
      </w:r>
      <w:r>
        <w:t xml:space="preserve"> average SSC of 63 mg/</w:t>
      </w:r>
      <w:r w:rsidR="00261537">
        <w:t>L and maximum SSC of 2,750 mg/l.</w:t>
      </w:r>
      <w:r>
        <w:t xml:space="preserve"> </w:t>
      </w:r>
      <w:r w:rsidR="00606813">
        <w:fldChar w:fldCharType="begin" w:fldLock="1"/>
      </w:r>
      <w:r w:rsidR="00354099">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manualFormatting" : "Calhoun and Fletcher (1999)", "plainTextFormattedCitation" : "(Calhoun and Fletcher, 1999)", "previouslyFormattedCitation" : "(Calhoun and Fletcher, 1999)" }, "properties" : { "noteIndex" : 0 }, "schema" : "https://github.com/citation-style-language/schema/raw/master/csl-citation.json" }</w:instrText>
      </w:r>
      <w:r w:rsidR="00606813">
        <w:fldChar w:fldCharType="separate"/>
      </w:r>
      <w:r w:rsidR="00606813">
        <w:rPr>
          <w:noProof/>
        </w:rPr>
        <w:t>Calhoun and Fletcher (</w:t>
      </w:r>
      <w:r w:rsidR="00606813" w:rsidRPr="00606813">
        <w:rPr>
          <w:noProof/>
        </w:rPr>
        <w:t>1999)</w:t>
      </w:r>
      <w:r w:rsidR="00606813">
        <w:fldChar w:fldCharType="end"/>
      </w:r>
      <w:r w:rsidR="00606813">
        <w:t xml:space="preserve"> previously estimated sSSY from Hanalei was 140</w:t>
      </w:r>
      <w:r w:rsidR="00606813">
        <w:rPr>
          <w:rFonts w:cs="Times"/>
        </w:rPr>
        <w:t>±</w:t>
      </w:r>
      <w:r w:rsidR="00606813">
        <w:t>55 tons/km</w:t>
      </w:r>
      <w:r w:rsidR="00606813">
        <w:rPr>
          <w:vertAlign w:val="superscript"/>
        </w:rPr>
        <w:t xml:space="preserve">2 </w:t>
      </w:r>
      <w:r w:rsidR="00606813">
        <w:t xml:space="preserve">/year, but had fewer data than </w:t>
      </w:r>
      <w:r w:rsidR="00261537">
        <w:fldChar w:fldCharType="begin" w:fldLock="1"/>
      </w:r>
      <w:r w:rsidR="00261537">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261537">
        <w:fldChar w:fldCharType="separate"/>
      </w:r>
      <w:r w:rsidR="00261537">
        <w:rPr>
          <w:noProof/>
        </w:rPr>
        <w:t>Stock and Tribble</w:t>
      </w:r>
      <w:r w:rsidR="00261537" w:rsidRPr="00261537">
        <w:rPr>
          <w:noProof/>
        </w:rPr>
        <w:t xml:space="preserve"> </w:t>
      </w:r>
      <w:r w:rsidR="00261537">
        <w:rPr>
          <w:noProof/>
        </w:rPr>
        <w:t>(</w:t>
      </w:r>
      <w:r w:rsidR="00261537" w:rsidRPr="00261537">
        <w:rPr>
          <w:noProof/>
        </w:rPr>
        <w:t>2010)</w:t>
      </w:r>
      <w:r w:rsidR="00261537">
        <w:fldChar w:fldCharType="end"/>
      </w:r>
      <w:r w:rsidR="00606813">
        <w:t>, who</w:t>
      </w:r>
      <w:r w:rsidR="00261537">
        <w:t xml:space="preserve"> </w:t>
      </w:r>
      <w:r>
        <w:t>estimated sSSY was 525 tons/</w:t>
      </w:r>
      <w:r w:rsidR="005D50D5">
        <w:t>km</w:t>
      </w:r>
      <w:r w:rsidR="005D50D5">
        <w:rPr>
          <w:vertAlign w:val="superscript"/>
        </w:rPr>
        <w:t xml:space="preserve">2 </w:t>
      </w:r>
      <w:r>
        <w:t>/yr</w:t>
      </w:r>
      <w:r w:rsidR="00261537">
        <w:t>, similar to the</w:t>
      </w:r>
      <w:r w:rsidR="00606813">
        <w:t xml:space="preserve"> sSSY estimates from the</w:t>
      </w:r>
      <w:r w:rsidR="00261537">
        <w:t xml:space="preserve"> TOTAL Faga’alu watershed</w:t>
      </w:r>
      <w:r>
        <w:t>. In the disturbed, Faga'alu watershed where average SSC was 152 mg/L and maximum SSC was 3,500 mg/L, sSSY was estimated to be 170-380 tons/</w:t>
      </w:r>
      <w:r w:rsidR="005D50D5">
        <w:t>km</w:t>
      </w:r>
      <w:r w:rsidR="005D50D5">
        <w:rPr>
          <w:vertAlign w:val="superscript"/>
        </w:rPr>
        <w:t xml:space="preserve">2 </w:t>
      </w:r>
      <w:r>
        <w:t xml:space="preserve">/yr. In Kawela watershed on Molokai (14 </w:t>
      </w:r>
      <w:r w:rsidR="005D50D5">
        <w:t>km</w:t>
      </w:r>
      <w:r w:rsidR="005D50D5">
        <w:rPr>
          <w:vertAlign w:val="superscript"/>
        </w:rPr>
        <w:t xml:space="preserve">2 </w:t>
      </w:r>
      <w:r>
        <w:t xml:space="preserve">), a grazing-disturbed sub-humid watershed (precipitation varies with elevation from 500-3,000 mm), </w:t>
      </w:r>
      <w:r w:rsidR="00606813">
        <w:fldChar w:fldCharType="begin" w:fldLock="1"/>
      </w:r>
      <w:r w:rsidR="0060681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606813">
        <w:fldChar w:fldCharType="separate"/>
      </w:r>
      <w:r w:rsidR="00606813">
        <w:rPr>
          <w:noProof/>
        </w:rPr>
        <w:t>Stock and Tribble</w:t>
      </w:r>
      <w:r w:rsidR="00606813" w:rsidRPr="00261537">
        <w:rPr>
          <w:noProof/>
        </w:rPr>
        <w:t xml:space="preserve"> </w:t>
      </w:r>
      <w:r w:rsidR="00606813">
        <w:rPr>
          <w:noProof/>
        </w:rPr>
        <w:t>(</w:t>
      </w:r>
      <w:r w:rsidR="00606813" w:rsidRPr="00261537">
        <w:rPr>
          <w:noProof/>
        </w:rPr>
        <w:t>2010)</w:t>
      </w:r>
      <w:r w:rsidR="00606813">
        <w:fldChar w:fldCharType="end"/>
      </w:r>
      <w:r w:rsidR="00606813">
        <w:t xml:space="preserve"> </w:t>
      </w:r>
      <w:r>
        <w:t>estimated sSSY 459 tons/</w:t>
      </w:r>
      <w:r w:rsidR="005D50D5">
        <w:t>km</w:t>
      </w:r>
      <w:r w:rsidR="005D50D5">
        <w:rPr>
          <w:vertAlign w:val="superscript"/>
        </w:rPr>
        <w:t xml:space="preserve">2 </w:t>
      </w:r>
      <w:r>
        <w:t xml:space="preserve">/yr. In Kawela, Molokai, SSC was much higher than measured in Faga'alu and occurred at relatively lower flow, with average SSC of 3,490 mg/L, and a maximum value of 54,000 mg/L at an instantaneous flow of 1.614 </w:t>
      </w:r>
      <w:r w:rsidR="005D50D5">
        <w:t>m</w:t>
      </w:r>
      <w:r w:rsidR="005D50D5">
        <w:rPr>
          <w:vertAlign w:val="superscript"/>
        </w:rPr>
        <w:t xml:space="preserve">3 </w:t>
      </w:r>
      <w:r>
        <w:t>/sec.</w:t>
      </w:r>
    </w:p>
    <w:p w14:paraId="33F4AF2A" w14:textId="09E1D83A" w:rsidR="00E3209D" w:rsidRDefault="000C26A7" w:rsidP="00E3209D">
      <w:r>
        <w:t>Annual sSSY from the disturbed quarry was estimated to be approximately 9,800 tons/</w:t>
      </w:r>
      <w:r w:rsidR="005D50D5">
        <w:t>km</w:t>
      </w:r>
      <w:r w:rsidR="005D50D5">
        <w:rPr>
          <w:vertAlign w:val="superscript"/>
        </w:rPr>
        <w:t xml:space="preserve">2 </w:t>
      </w:r>
      <w:r w:rsidR="00606813">
        <w:t>/y</w:t>
      </w:r>
      <w:r>
        <w:t>r. The quarry surfaces are comprised of haul roads, piles of overburden, and steep rock faces which can be described as a mix of unpaved roads and cut-slopes. Literature values show measured sSSY from cutslopes varying from 0.01 tons/</w:t>
      </w:r>
      <w:r w:rsidR="005D50D5">
        <w:t>km</w:t>
      </w:r>
      <w:r w:rsidR="005D50D5">
        <w:rPr>
          <w:vertAlign w:val="superscript"/>
        </w:rPr>
        <w:t xml:space="preserve">2 </w:t>
      </w:r>
      <w:r>
        <w:t>/yr in Idaho</w:t>
      </w:r>
      <w:r w:rsidR="00E3209D">
        <w:t xml:space="preserve"> </w:t>
      </w:r>
      <w:r w:rsidR="00E3209D">
        <w:fldChar w:fldCharType="begin" w:fldLock="1"/>
      </w:r>
      <w:r w:rsidR="00B52CC5">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rsidR="00E3209D">
        <w:fldChar w:fldCharType="separate"/>
      </w:r>
      <w:r w:rsidR="00E3209D" w:rsidRPr="00E3209D">
        <w:rPr>
          <w:noProof/>
        </w:rPr>
        <w:t>(Megahan, 1980)</w:t>
      </w:r>
      <w:r w:rsidR="00E3209D">
        <w:fldChar w:fldCharType="end"/>
      </w:r>
      <w:r>
        <w:t xml:space="preserve"> to 105,000 tons/</w:t>
      </w:r>
      <w:r w:rsidR="005D50D5">
        <w:t>km</w:t>
      </w:r>
      <w:r w:rsidR="005D50D5">
        <w:rPr>
          <w:vertAlign w:val="superscript"/>
        </w:rPr>
        <w:t xml:space="preserve">2 </w:t>
      </w:r>
      <w:r>
        <w:t>/yr in Papua New Guinea</w:t>
      </w:r>
      <w:r w:rsidR="00E3209D">
        <w:t xml:space="preserve"> </w:t>
      </w:r>
      <w:r w:rsidR="00E3209D">
        <w:fldChar w:fldCharType="begin" w:fldLock="1"/>
      </w:r>
      <w:r w:rsidR="00E3209D">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rsidR="00E3209D">
        <w:fldChar w:fldCharType="separate"/>
      </w:r>
      <w:r w:rsidR="00E3209D" w:rsidRPr="00E3209D">
        <w:rPr>
          <w:noProof/>
        </w:rPr>
        <w:t>(Blong and Humphreys, 1982)</w:t>
      </w:r>
      <w:r w:rsidR="00E3209D">
        <w:fldChar w:fldCharType="end"/>
      </w:r>
      <w:r w:rsidR="00E3209D">
        <w:t xml:space="preserve">, </w:t>
      </w:r>
      <w:r>
        <w:t>so the sSSY ranges measured in this study are well within the ranges found in the literature.</w:t>
      </w:r>
    </w:p>
    <w:p w14:paraId="3758875C" w14:textId="77777777" w:rsidR="00D758D4" w:rsidRDefault="000C26A7">
      <w:pPr>
        <w:pStyle w:val="Heading3"/>
      </w:pPr>
      <w:r>
        <w:t>Comparison with other kinds of sediment disturbance</w:t>
      </w:r>
    </w:p>
    <w:p w14:paraId="5A4DB561" w14:textId="384FA69A" w:rsidR="00D758D4" w:rsidRDefault="000C26A7">
      <w:r>
        <w:t>Other studies in small, mountainous watersheds have documented one to several order</w:t>
      </w:r>
      <w:r w:rsidR="00354099">
        <w:t>s</w:t>
      </w:r>
      <w:r>
        <w:t xml:space="preserve"> of magnitude increases in SSY from small land use disturbances. Urbanization and mining increase sediment yield in stable terrain by two to three orders of magnitudes in catchments of several </w:t>
      </w:r>
      <w:r w:rsidR="005D50D5">
        <w:t>km</w:t>
      </w:r>
      <w:r w:rsidR="005D50D5">
        <w:rPr>
          <w:vertAlign w:val="superscript"/>
        </w:rPr>
        <w:t>2</w:t>
      </w:r>
      <w:r>
        <w:t xml:space="preserve"> but yields from construction sites can exceed those from the most unstable, tectonically active natural </w:t>
      </w:r>
      <w:r w:rsidR="008F33F6">
        <w:t>envir</w:t>
      </w:r>
      <w:r w:rsidR="00354099">
        <w:t xml:space="preserve">onments of Southeast Asia </w:t>
      </w:r>
      <w:r w:rsidR="00354099">
        <w:fldChar w:fldCharType="begin" w:fldLock="1"/>
      </w:r>
      <w:r w:rsidR="00354099">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354099">
        <w:fldChar w:fldCharType="separate"/>
      </w:r>
      <w:r w:rsidR="00354099" w:rsidRPr="00354099">
        <w:rPr>
          <w:noProof/>
        </w:rPr>
        <w:t>(Douglas, 1996)</w:t>
      </w:r>
      <w:r w:rsidR="00354099">
        <w:fldChar w:fldCharType="end"/>
      </w:r>
      <w:r>
        <w:t xml:space="preserve">. In Kawela watershed on Molokai, </w:t>
      </w:r>
      <w:r w:rsidR="00354099">
        <w:fldChar w:fldCharType="begin" w:fldLock="1"/>
      </w:r>
      <w:r w:rsidR="008F33F6">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EP22A-01", "title" : "Sediment budget for a polluted Hawaiian reef using hillslope monitoring and process mapping", "type" : "paper-conference" }, "uris" : [ "http://www.mendeley.com/documents/?uuid=4378c49d-290f-4de2-b054-3c2ff8e4d978" ] } ], "mendeley" : { "formattedCitation" : "(Stock et al., 2010)", "manualFormatting" : "Stock et al. (2010)", "plainTextFormattedCitation" : "(Stock et al., 2010)", "previouslyFormattedCitation" : "(Stock et al., 2010)" }, "properties" : { "noteIndex" : 0 }, "schema" : "https://github.com/citation-style-language/schema/raw/master/csl-citation.json" }</w:instrText>
      </w:r>
      <w:r w:rsidR="00354099">
        <w:fldChar w:fldCharType="separate"/>
      </w:r>
      <w:r w:rsidR="008F33F6">
        <w:rPr>
          <w:noProof/>
        </w:rPr>
        <w:t>Stock et al. (</w:t>
      </w:r>
      <w:r w:rsidR="00354099" w:rsidRPr="00354099">
        <w:rPr>
          <w:noProof/>
        </w:rPr>
        <w:t>2010)</w:t>
      </w:r>
      <w:r w:rsidR="00354099">
        <w:fldChar w:fldCharType="end"/>
      </w:r>
      <w:r w:rsidR="00354099">
        <w:t xml:space="preserve"> </w:t>
      </w:r>
      <w:r>
        <w:t xml:space="preserve">found that less than 5% of the land produces most of the sediment, and only 1% produces ~50% of the sediment </w:t>
      </w:r>
      <w:r w:rsidR="00354099">
        <w:fldChar w:fldCharType="begin" w:fldLock="1"/>
      </w:r>
      <w:r w:rsidR="00354099">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formattedCitation" : "(Risk, 2014)", "plainTextFormattedCitation" : "(Risk, 2014)", "previouslyFormattedCitation" : "(Risk, 2014)" }, "properties" : { "noteIndex" : 0 }, "schema" : "https://github.com/citation-style-language/schema/raw/master/csl-citation.json" }</w:instrText>
      </w:r>
      <w:r w:rsidR="00354099">
        <w:fldChar w:fldCharType="separate"/>
      </w:r>
      <w:r w:rsidR="00354099" w:rsidRPr="00354099">
        <w:rPr>
          <w:noProof/>
        </w:rPr>
        <w:t>(Risk, 2014)</w:t>
      </w:r>
      <w:r w:rsidR="00354099">
        <w:fldChar w:fldCharType="end"/>
      </w:r>
      <w:r w:rsidR="00354099">
        <w:t xml:space="preserve">. </w:t>
      </w:r>
      <w:r>
        <w:t>In three basins on St.</w:t>
      </w:r>
      <w:r w:rsidR="008F33F6">
        <w:t xml:space="preserve"> </w:t>
      </w:r>
      <w:r>
        <w:t>John, US Virgin Islands, with varying levels of development</w:t>
      </w:r>
      <w:r w:rsidR="00354099">
        <w:t xml:space="preserve"> </w:t>
      </w:r>
      <w:r w:rsidR="00354099">
        <w:fldChar w:fldCharType="begin" w:fldLock="1"/>
      </w:r>
      <w:r w:rsidR="00354099">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manualFormatting"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354099">
        <w:fldChar w:fldCharType="separate"/>
      </w:r>
      <w:r w:rsidR="00354099">
        <w:rPr>
          <w:noProof/>
        </w:rPr>
        <w:t>Ramos-Scharrón and Macdonald (</w:t>
      </w:r>
      <w:r w:rsidR="00354099" w:rsidRPr="00354099">
        <w:rPr>
          <w:noProof/>
        </w:rPr>
        <w:t>2005)</w:t>
      </w:r>
      <w:r w:rsidR="00354099">
        <w:fldChar w:fldCharType="end"/>
      </w:r>
      <w:r>
        <w:t xml:space="preserve"> found unpaved roads increased sediment delivery rates by 3-9 times. Disturbances at larger scales have had similar increases in total SSY to coral environments. The development of the Great Barrier Reef (GBR) catchment since European settlement (ca.1830) led to increases in </w:t>
      </w:r>
      <w:r>
        <w:lastRenderedPageBreak/>
        <w:t>SSY by an estimated factor of 5.5</w:t>
      </w:r>
      <w:r w:rsidR="008F33F6">
        <w:t xml:space="preserve"> x</w:t>
      </w:r>
      <w:r w:rsidR="00354099">
        <w:t xml:space="preserve"> </w:t>
      </w:r>
      <w:r w:rsidR="00354099">
        <w:fldChar w:fldCharType="begin" w:fldLock="1"/>
      </w:r>
      <w:r w:rsidR="00354099">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354099">
        <w:fldChar w:fldCharType="separate"/>
      </w:r>
      <w:r w:rsidR="00354099" w:rsidRPr="00354099">
        <w:rPr>
          <w:noProof/>
        </w:rPr>
        <w:t>(Kroon et al., 2012)</w:t>
      </w:r>
      <w:r w:rsidR="00354099">
        <w:fldChar w:fldCharType="end"/>
      </w:r>
      <w:r>
        <w:t xml:space="preserve">. Mining activity has been a major contributor of sediment in other watersheds on volcanic islands with steep topography and high </w:t>
      </w:r>
      <w:r w:rsidR="008F33F6">
        <w:t>precipitation</w:t>
      </w:r>
      <w:r>
        <w:t xml:space="preserve"> </w:t>
      </w:r>
      <w:r w:rsidR="00354099">
        <w:fldChar w:fldCharType="begin" w:fldLock="1"/>
      </w:r>
      <w:r w:rsidR="00FF49EB">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354099">
        <w:fldChar w:fldCharType="separate"/>
      </w:r>
      <w:r w:rsidR="00354099" w:rsidRPr="00354099">
        <w:rPr>
          <w:noProof/>
        </w:rPr>
        <w:t>(Hettler et al., 1997; Thomas et al., 2003)</w:t>
      </w:r>
      <w:r w:rsidR="00354099">
        <w:fldChar w:fldCharType="end"/>
      </w:r>
      <w:r>
        <w:t>.</w:t>
      </w:r>
      <w:r w:rsidR="00FF49EB">
        <w:t xml:space="preserve"> </w:t>
      </w:r>
      <w:r>
        <w:t xml:space="preserve">In contrast to other land disturbances like fire, logging, or urbanization where sediment disturbance decreases over time, the disturbance from mining is persistently high. Disturbance magnitudes are similar to the construction phase of urbanization </w:t>
      </w:r>
      <w:r w:rsidR="00B51C1F">
        <w:fldChar w:fldCharType="begin" w:fldLock="1"/>
      </w:r>
      <w:r w:rsidR="00E3209D">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B51C1F">
        <w:fldChar w:fldCharType="separate"/>
      </w:r>
      <w:r w:rsidR="00B51C1F" w:rsidRPr="00B51C1F">
        <w:rPr>
          <w:noProof/>
        </w:rPr>
        <w:t>(Wolman and Schick, 1967)</w:t>
      </w:r>
      <w:r w:rsidR="00B51C1F">
        <w:fldChar w:fldCharType="end"/>
      </w:r>
      <w:r>
        <w:t>, or high-traffic unpaved roads</w:t>
      </w:r>
      <w:r w:rsidR="00FF49EB">
        <w:t xml:space="preserve"> </w:t>
      </w:r>
      <w:r w:rsidR="00FF49EB">
        <w:fldChar w:fldCharType="begin" w:fldLock="1"/>
      </w:r>
      <w:r w:rsidR="006528B8">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FF49EB">
        <w:fldChar w:fldCharType="separate"/>
      </w:r>
      <w:r w:rsidR="00FF49EB" w:rsidRPr="00FF49EB">
        <w:rPr>
          <w:noProof/>
        </w:rPr>
        <w:t>(Reid and Dunne, 1984)</w:t>
      </w:r>
      <w:r w:rsidR="00FF49EB">
        <w:fldChar w:fldCharType="end"/>
      </w:r>
      <w:r>
        <w:t>, but persist or even increase over time.</w:t>
      </w:r>
    </w:p>
    <w:p w14:paraId="723425B9" w14:textId="77777777" w:rsidR="00D758D4" w:rsidRDefault="000C26A7">
      <w:pPr>
        <w:pStyle w:val="Heading2"/>
      </w:pPr>
      <w:r>
        <w:t>Conclusion</w:t>
      </w:r>
    </w:p>
    <w:p w14:paraId="55982217" w14:textId="77777777" w:rsidR="00D758D4" w:rsidRDefault="000C26A7">
      <w:r>
        <w:t xml:space="preserve">Human disturbance has increased sediment yield to Faga'alu Bay by 3.6x over pre-disturbance levels. The human-disturbed subwatershed accounted for the majority (86%) of total sediment yield, and the quarry (5% of watershed area) contributed almost half of total SSY to the Bay. </w:t>
      </w:r>
    </w:p>
    <w:p w14:paraId="4860BE2C" w14:textId="55FF977F" w:rsidR="00D758D4" w:rsidRDefault="000C26A7">
      <w:r>
        <w:t xml:space="preserve">Qmax was the best predictor of </w:t>
      </w:r>
      <w:r w:rsidR="005D50D5">
        <w:t>SSY</w:t>
      </w:r>
      <w:r w:rsidR="005D50D5">
        <w:rPr>
          <w:vertAlign w:val="subscript"/>
        </w:rPr>
        <w:t>EV</w:t>
      </w:r>
      <w:r>
        <w:t>. The slopes of the Qmax-</w:t>
      </w:r>
      <w:r w:rsidR="005D50D5">
        <w:t>SSY</w:t>
      </w:r>
      <w:r w:rsidR="005D50D5">
        <w:rPr>
          <w:vertAlign w:val="subscript"/>
        </w:rPr>
        <w:t>EV</w:t>
      </w:r>
      <w:r>
        <w:t xml:space="preserve"> relationships were compara</w:t>
      </w:r>
      <w:r w:rsidR="00606813">
        <w:t xml:space="preserve">ble with other studies, but the </w:t>
      </w:r>
      <w:r w:rsidR="00A52AD9">
        <w:rPr>
          <w:rFonts w:cs="Times"/>
        </w:rPr>
        <w:t>model intercepts</w:t>
      </w:r>
      <w:r>
        <w:t xml:space="preserve"> were an order of magnitude lower than other semi-arid to semi-humid watersheds in the literature. This suggests that sediment availability is relatively low in the Faga'alu watershed, either because of the heavy forest cover, or volcanic rock type. The relative contribution from the human-disturbed watershed was hypothesized to diminish with increasing storm size but the results from precipitation metrics and discharge metrics were contradictory. The Psum-</w:t>
      </w:r>
      <w:r w:rsidR="005D50D5">
        <w:t>SSY</w:t>
      </w:r>
      <w:r w:rsidR="005D50D5">
        <w:rPr>
          <w:vertAlign w:val="subscript"/>
        </w:rPr>
        <w:t>EV</w:t>
      </w:r>
      <w:r>
        <w:t xml:space="preserve"> model showed that the relative contribution of </w:t>
      </w:r>
      <w:r w:rsidR="005D50D5">
        <w:t>SSY</w:t>
      </w:r>
      <w:r w:rsidR="005D50D5">
        <w:rPr>
          <w:vertAlign w:val="subscript"/>
        </w:rPr>
        <w:t>EV</w:t>
      </w:r>
      <w:r>
        <w:t xml:space="preserve"> from the human-disturbed watershed decreases with storm size, but the Qmax-</w:t>
      </w:r>
      <w:r w:rsidR="005D50D5">
        <w:t>SSY</w:t>
      </w:r>
      <w:r w:rsidR="005D50D5">
        <w:rPr>
          <w:vertAlign w:val="subscript"/>
        </w:rPr>
        <w:t>EV</w:t>
      </w:r>
      <w:r>
        <w:t xml:space="preserve"> model shows no change in relative contributions over increasing storm size.</w:t>
      </w:r>
      <w:r w:rsidR="009A7989">
        <w:t xml:space="preserve"> It was hypothesized that SSY from natural areas would become the dominant source for larger storm events, but</w:t>
      </w:r>
      <w:r w:rsidR="00AB3F25">
        <w:t xml:space="preserve"> it</w:t>
      </w:r>
      <w:r w:rsidR="009A7989">
        <w:t xml:space="preserve"> </w:t>
      </w:r>
      <w:r w:rsidR="00AB3F25">
        <w:t>appears the DR remains high for large storm events</w:t>
      </w:r>
      <w:r w:rsidR="00AB3F25" w:rsidRPr="00AB3F25">
        <w:t xml:space="preserve"> </w:t>
      </w:r>
      <w:r w:rsidR="00AB3F25">
        <w:t>due to the naturally low SSY from natural forest areas in Faga’alu watershed.</w:t>
      </w:r>
    </w:p>
    <w:p w14:paraId="426C7474" w14:textId="44E1B2F7" w:rsidR="00D758D4" w:rsidRDefault="000C26A7">
      <w:r>
        <w:t>Management has responded to data on sediment loading in Faga'alu</w:t>
      </w:r>
      <w:r w:rsidR="008F33F6">
        <w:t xml:space="preserve"> and undertaken a sediment mitigation program</w:t>
      </w:r>
      <w:r>
        <w:t xml:space="preserve">. In August 2012, preliminary results of the significant </w:t>
      </w:r>
      <w:r w:rsidR="005D50D5">
        <w:t>SSY</w:t>
      </w:r>
      <w:r w:rsidR="005D50D5">
        <w:rPr>
          <w:vertAlign w:val="subscript"/>
        </w:rPr>
        <w:t>EV</w:t>
      </w:r>
      <w:r>
        <w:t xml:space="preserve"> contributions from the quarry and its impact on coral reef health in </w:t>
      </w:r>
      <w:r w:rsidR="008F33F6">
        <w:t>Faga’alu</w:t>
      </w:r>
      <w:r>
        <w:t xml:space="preserve"> Bay were communicated to US Federal and local environmental management and conservation groups including the Faga'alu village community, NOAA Coral Reef Conservation Program, American Samoa Environmental Protection Agency, and the American Samoa Coral Reef Advisory Group. In February 2013, Faga'alu watershed was designated by the US Coral Reef Task Force as a Priority Watershed Restoration site, with the main objective to reduce sediment yields to the adjacent coral reefs. These groups developed a sediment management plan for the quarry operators and village residents</w:t>
      </w:r>
      <w:r w:rsidR="008F33F6">
        <w:t xml:space="preserve"> which</w:t>
      </w:r>
      <w:r>
        <w:t xml:space="preserve"> was implemented in October 1, 2014, and completed in December 2014. Storm monitoring is currently in progress and results documenting the successful reduction of sediment yields to the Bay will be presented in a forthcoming paper.</w:t>
      </w:r>
      <w:r w:rsidR="006528B8">
        <w:t xml:space="preserve"> For a full description of the sediment mitigation project and documentation, see </w:t>
      </w:r>
      <w:r w:rsidR="006528B8">
        <w:fldChar w:fldCharType="begin" w:fldLock="1"/>
      </w:r>
      <w:r w:rsidR="00AA70FE">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rsidR="006528B8">
        <w:fldChar w:fldCharType="separate"/>
      </w:r>
      <w:r w:rsidR="006528B8">
        <w:rPr>
          <w:noProof/>
        </w:rPr>
        <w:t>Holst-Rice et al.</w:t>
      </w:r>
      <w:r w:rsidR="006528B8" w:rsidRPr="006528B8">
        <w:rPr>
          <w:noProof/>
        </w:rPr>
        <w:t xml:space="preserve"> </w:t>
      </w:r>
      <w:r w:rsidR="006528B8">
        <w:rPr>
          <w:noProof/>
        </w:rPr>
        <w:t>(</w:t>
      </w:r>
      <w:r w:rsidR="006528B8" w:rsidRPr="006528B8">
        <w:rPr>
          <w:noProof/>
        </w:rPr>
        <w:t>2015)</w:t>
      </w:r>
      <w:r w:rsidR="006528B8">
        <w:fldChar w:fldCharType="end"/>
      </w:r>
      <w:r w:rsidR="006528B8">
        <w:t>.</w:t>
      </w:r>
      <w:r>
        <w:t xml:space="preserve"> This work provides an example of an environmental management project which could only be accomplished by the effective partnerships between community groups, local industries, educational institutions, and government regulatory and funding agencies.</w:t>
      </w:r>
    </w:p>
    <w:p w14:paraId="55BC5125" w14:textId="77777777" w:rsidR="00D758D4" w:rsidRDefault="000C26A7">
      <w:pPr>
        <w:pStyle w:val="Heading2"/>
      </w:pPr>
      <w:r>
        <w:t>Acknowledgements</w:t>
      </w:r>
    </w:p>
    <w:p w14:paraId="3481CB77" w14:textId="41FA4C94" w:rsidR="00D758D4" w:rsidRDefault="000C26A7">
      <w:r>
        <w:t>Funding for this project was provided by NOAA Coral Reef Conservation Program (CRCP) through the American Samoa Coral Reef Advisory Group (CRAG). Kristine Bucchianeri at CRAG and Susie Holst at NOAA CRCP provided</w:t>
      </w:r>
      <w:r w:rsidR="006528B8">
        <w:t xml:space="preserve"> necessary and significant </w:t>
      </w:r>
      <w:r>
        <w:t xml:space="preserve">support. Christianera Tuitele, Phil Wiles (currently at the South Pacific Regional Environment Programme), and Tim Bodell at American Samoa Environmental Protection Agency (ASEPA), </w:t>
      </w:r>
      <w:r>
        <w:lastRenderedPageBreak/>
        <w:t xml:space="preserve">and Fatima Sauafea-Leau and Hideyo Hattori at NOAA, provided </w:t>
      </w:r>
      <w:r w:rsidR="006528B8">
        <w:t>on-island coordination with traditional local authorities</w:t>
      </w:r>
      <w:r>
        <w:t>. Dr. Mike Favazza provided critical logistical assistance in American Samoa</w:t>
      </w:r>
      <w:r w:rsidR="006528B8">
        <w:t>.</w:t>
      </w:r>
      <w:r>
        <w:t xml:space="preserve"> Robert Koch at the American Samoa Coastal Zone Management Program (ASCMP) and Travis Bock at ASEPA assisted in accessing </w:t>
      </w:r>
      <w:r w:rsidR="006528B8">
        <w:t xml:space="preserve">historical </w:t>
      </w:r>
      <w:r>
        <w:t xml:space="preserve">geospatial and water quality data. Many others helped and supported </w:t>
      </w:r>
      <w:r w:rsidR="006528B8">
        <w:t xml:space="preserve">the </w:t>
      </w:r>
      <w:r>
        <w:t>field and laboratory work including 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 George Poysky, Jr., George Poysky III, and Mitch Shimasaki at Samoa Maritime Ltd. provided unrestricted access to the Faga'alu quarry site, and historical operation information. Faafetai tele lava.</w:t>
      </w:r>
    </w:p>
    <w:p w14:paraId="5E0D494A" w14:textId="77777777" w:rsidR="00DD1CCE" w:rsidRDefault="00DD1CCE" w:rsidP="00DD1CCE">
      <w:pPr>
        <w:ind w:firstLine="0"/>
      </w:pPr>
    </w:p>
    <w:p w14:paraId="1A1D203B" w14:textId="77777777" w:rsidR="00DD1CCE" w:rsidRDefault="00DD1CCE" w:rsidP="00DD1CCE">
      <w:pPr>
        <w:pStyle w:val="Heading1"/>
      </w:pPr>
      <w:r>
        <w:t>References</w:t>
      </w:r>
    </w:p>
    <w:p w14:paraId="605A6CE0" w14:textId="575183D6" w:rsidR="00BC5C68" w:rsidRPr="00BC5C68" w:rsidRDefault="00DD1CCE">
      <w:pPr>
        <w:pStyle w:val="NormalWeb"/>
        <w:ind w:left="480" w:hanging="480"/>
        <w:divId w:val="801534194"/>
        <w:rPr>
          <w:rFonts w:ascii="Times" w:hAnsi="Times" w:cs="Times"/>
          <w:noProof/>
        </w:rPr>
      </w:pPr>
      <w:r>
        <w:fldChar w:fldCharType="begin" w:fldLock="1"/>
      </w:r>
      <w:r>
        <w:instrText xml:space="preserve">ADDIN Mendeley Bibliography CSL_BIBLIOGRAPHY </w:instrText>
      </w:r>
      <w:r>
        <w:fldChar w:fldCharType="separate"/>
      </w:r>
      <w:r w:rsidR="00BC5C68" w:rsidRPr="00BC5C68">
        <w:rPr>
          <w:rFonts w:ascii="Times" w:hAnsi="Times" w:cs="Times"/>
          <w:noProof/>
        </w:rPr>
        <w:t>Anderson, C.W., 2005. Turbidity 6.7, in: Wilde, F.D. (Ed.), Field Measurements: U.S. Geological Survey Techniques of Water-Resources Investigations, Book 9. U.S. Geological Survey, pp. 1–55.</w:t>
      </w:r>
    </w:p>
    <w:p w14:paraId="080FC9AF"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Asselman, N.E.M., 2000. Fitting and interpretation of sediment rating curves. J. Hydrol. 234, 228–248. doi:10.1016/S0022-1694(00)00253-5</w:t>
      </w:r>
    </w:p>
    <w:p w14:paraId="60B8FF29"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Basher, L., Hicks, D., Clapp, B., Hewitt, T., 2011. Sediment yield response to large storm events and forest harvesting, Motueka River, New Zealand. New Zeal. J. Mar. Freshw. Res. 45, 333–356. doi:10.1080/00288330.2011.570350</w:t>
      </w:r>
    </w:p>
    <w:p w14:paraId="3421B7C3"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Basher, L.R., Hicks, D.M., Handyside, B., Ross, C.W., 1997. Erosion and sediment transport from the market gardening lands at Pukekohe, Auckland, New Zealand. J. Hydrol. 36, 73–95.</w:t>
      </w:r>
    </w:p>
    <w:p w14:paraId="0C9394F3"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Bégin, C., Brooks, G., Larson, R. a., Dragićević, S., Ramos Scharrón, C.E., Coté, I.M., 2014. Increased sediment loads over coral reefs in Saint Lucia in relation to land use change in contributing watersheds. Ocean Coast. Manag. 95, 35–45. doi:10.1016/j.ocecoaman.2014.03.018</w:t>
      </w:r>
    </w:p>
    <w:p w14:paraId="14C5F157"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Blong, R.J., Humphreys, G.S., 1982. Erosion of road batters in Chim Shale, Papua New Guinea. Civ. Eng. Trans. Inst. Eng. Aust. CE24 1, 62–68.</w:t>
      </w:r>
    </w:p>
    <w:p w14:paraId="08C85FE4"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Bonta, J. V, 2000. Impact of Coal Surface Mining and Reclamation on Suspended Sediment in Three Ohio Watersheds. JAWRA J. Am. Water Resour. Assoc. 36, 869–887.</w:t>
      </w:r>
    </w:p>
    <w:p w14:paraId="0A1353AC"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Brunner, G., 2010. HEC-RAS River Analysis System.</w:t>
      </w:r>
    </w:p>
    <w:p w14:paraId="227D968C"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Buchanan-Banks, J., 1979. The October 28, 1979 Landslidng on Tutuila. Open File Report 81-81. U.S. Geological Survey.</w:t>
      </w:r>
    </w:p>
    <w:p w14:paraId="47054104"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lastRenderedPageBreak/>
        <w:t>Calhoun, R.S., Fletcher, C.H., 1999. Measured and predicted sediment yield from a subtropical, heavy rainfall, steep-sided river basin: Hanalei, Kauai, Hawaiian Islands. Geomorphology 30, 213–226.</w:t>
      </w:r>
    </w:p>
    <w:p w14:paraId="2F9C0D39"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Cox, C.A., Sarangi, A., Madramootoo, C.A., 2006. Effect of land management on runoff and soil losses from two small watersheds in St Lucia. L. Degrad. Dev. 17, 55–72. doi:10.1002/ldr.694</w:t>
      </w:r>
    </w:p>
    <w:p w14:paraId="10B40439"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Craig, P., 2009. Natural History Guide to American Samoa.</w:t>
      </w:r>
    </w:p>
    <w:p w14:paraId="6512C13E"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Curtis, S., Wetzell, L., Wiles, P., Tinitali, R., 2011. Turbidity in Faga’alu Stream: The Sources, Impacts, and Solutions.</w:t>
      </w:r>
    </w:p>
    <w:p w14:paraId="1B8C4CC1"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Daly, C., Halbleib, M., Smith, J.I., Gibson, W.P., Doggett, M.K., Taylor, G.H., Curtis, J., Passteris, P.P., 2008. Physiographically sensitive mapping of climatological temperature and precipitation across the conterminous United States. Int. J. Climatol. 28, 2031. doi:10.1002/joc</w:t>
      </w:r>
    </w:p>
    <w:p w14:paraId="70694ACC"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Dames &amp; Moore, 1981. Hydrologic Investigation of Surface Water for Water Supply and Hydropower.</w:t>
      </w:r>
    </w:p>
    <w:p w14:paraId="12676747"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Douglas, I., 1996. The impact of land-use changes, especially logging, shifting cultivation, mining and urbanization on sediment yields in humid tropical Southeast Asia: A review with special reference to Borneo. IAHS-AISH Publ. 236, 463–471.</w:t>
      </w:r>
    </w:p>
    <w:p w14:paraId="23F1C950"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Dunne, T., Leopold, L.B., 1978. Water in environmental planning. W.H. Freeman and Company, New York.</w:t>
      </w:r>
    </w:p>
    <w:p w14:paraId="0DC4D696"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Duvert, C., Gratiot, N., Evrard, O., Navratil, O., Némery, J., Prat, C., Esteves, M., 2010. Drivers of erosion and suspended sediment transport in three headwater catchments of the Mexican Central Highlands. Geomorphology 123, 243–256. doi:10.1016/j.geomorph.2010.07.016</w:t>
      </w:r>
    </w:p>
    <w:p w14:paraId="5368E7C5"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14:paraId="7A906201"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Eyre, P.R., 1989. Ground-water quality reconnaissance, Tutuila, American Samoa, U.S. Geological Survey Water Resources Investigations Report 94-4142. Honolulu, HI.</w:t>
      </w:r>
    </w:p>
    <w:p w14:paraId="100CC0B8"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Fabricius, K.E., 2005. Effects of terrestrial runoff on the ecology of corals and coral reefs: review and synthesis. Mar. Pollut. Bull. 50, 125–46. doi:10.1016/j.marpolbul.2004.11.028</w:t>
      </w:r>
    </w:p>
    <w:p w14:paraId="544A0C2A"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Fahey, B.D., Marden, M., 2000. Sediment yields from a forested and a pasture catchment, coastal Hawke’s Bay, North Island, New Zealand. J. Hydrol. 39, 49–63.</w:t>
      </w:r>
    </w:p>
    <w:p w14:paraId="37C17F60"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lastRenderedPageBreak/>
        <w:t>Fahey, B.D., Marden, M., Phillips, C.J., 2003. Sediment yields from plantation forestry and pastoral farming, coastal Hawke’s Bay, North Island, New Zealand. J. Hydrol. 42, 27–38.</w:t>
      </w:r>
    </w:p>
    <w:p w14:paraId="154050BB"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Fenner, D., Speicher, M., Gulick, S., Aeby, G., Aletto, S.C., Anderson, P., Carroll, B.P., DiDonato, E.M., DiDonato, G.T., Farmer, V., Fenner, D., Gove, J., Gulick, S., Houk, P., Lundblad, E., Nadon, M., Riolo, F., Sabater, M.G., Schroeder, R., Smith, E., Speicher, M., Tuitele, C., Tagarino, A., Vaitautolu, S., Vaoli, E., Vargas-angel, B., Vroom, P., 2008. The State of Coral Reef Ecosystems of American Samoa, in: The State of Coral Reef Ecosystems of the United States and Pacific Freely Associated States. pp. 307–351.</w:t>
      </w:r>
    </w:p>
    <w:p w14:paraId="5F65DB04"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Gellis, A.C., 2013. Factors influencing storm-generated suspended-sediment concentrations and loads in four basins of contrasting land use, humid-tropical Puerto Rico. Catena 104, 39–57. doi:10.1016/j.catena.2012.10.018</w:t>
      </w:r>
    </w:p>
    <w:p w14:paraId="6190146C"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Gippel, C.J., 1995. Potential of turbidity monitoring for measuring the transport of suspended solids in streams. Hydrol. Process. 9, 83–97.</w:t>
      </w:r>
    </w:p>
    <w:p w14:paraId="6F6C699E"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Gomi, T., Moore, R.D., Hassan, M.A., 2005. Suspended sediment dynamics in small forest streams of the Pacific Northwest. J. Am. Water Resour. Assoc. Paper No. .</w:t>
      </w:r>
    </w:p>
    <w:p w14:paraId="2D1CD24D"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Gray, J.R., 2014. Measuring Suspended Sediment, in: Ahuja, S. (Ed.), Comprehensive Water Quality and Purification. Elsevier, pp. 157–204. doi:10.1016/B978-0-12-382182-9.00012-8</w:t>
      </w:r>
    </w:p>
    <w:p w14:paraId="45BCB036"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Gray, J.R., Glysson, G.D., Turcios, L.M., Schwarz, G.E., 2000. Comparability of Suspended-Sediment Concentration and Total Suspended Solids Data U.S. Geological Survey Water-Resources Investigations Report 00-4191. Reston, Va.</w:t>
      </w:r>
    </w:p>
    <w:p w14:paraId="72C0D218"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Harmel, R.D., Cooper, R.J., Slade, R.M., Haney, R.L., Arnold, J.G., 2006. Cumulative uncertainty in measured streamflow and water quality data for small watersheds. Trans. Am. Soc. Agric. Biol. Eng. 49, 689–701.</w:t>
      </w:r>
    </w:p>
    <w:p w14:paraId="6A48D1AF"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Harmel, R.D., Smith, D.R., King, K.W., Slade, R.M., 2009. Estimating storm discharge and water quality data uncertainty: A software tool for monitoring and modeling applications. Environ. Model. Softw. 24, 832–842.</w:t>
      </w:r>
    </w:p>
    <w:p w14:paraId="06A1273B"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Harrelson, C.C., Rawlins, C.L., Potyondy, J.P., 1994. Stream channel reference sites: an illustrated guide to field technique. USDA Forest Service General Technical Report RM-245. US Department of Agriculture, Fort Collins, CO.</w:t>
      </w:r>
    </w:p>
    <w:p w14:paraId="6F6AB130"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Henderson, G.W., Toews, D.A.A., 2001. Using Sediment Budgets to Test the Watershed Assessment Procedure in Southeastern British Columbia, in: Toews, D.A.A., Chatwin, S. (Eds.), Watershed Assessment in the Southern Interior of British Columbia. B.C. Ministry of Forests, Research Branch, Victoria, British Columbia, pp. 189–208.</w:t>
      </w:r>
    </w:p>
    <w:p w14:paraId="6B1C6576"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lastRenderedPageBreak/>
        <w:t>Hettler, J., Irion, G., Lehmann, B., 1997. Environmental impact of mining waste disposal on a tropical lowland river system: a case study on the Ok Tedi Mine, Papua New Guinea. Miner. Depos. 32, 280–291. doi:10.1007/s001260050093</w:t>
      </w:r>
    </w:p>
    <w:p w14:paraId="3B6D56C7"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Hicks, D.M., 1990. Suspended sediment yields from pasture and exotic forest basins, in: Proceedings of the New-Zealand Hydrological Society Symposium. Auckland, New Zealand.</w:t>
      </w:r>
    </w:p>
    <w:p w14:paraId="6CA6F452"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Hicks, D.M., Hoyle, J., Roulston, H., 2009. Analysis of sediment yields within Auckland region. ARC Technical Report 2009/064. Prepared by NIWA for Auckland Regional Council.</w:t>
      </w:r>
    </w:p>
    <w:p w14:paraId="5BF7DA6F"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Holst-Rice, S., Messina, A., Biggs, T.W., Vargas-angel, B., Whitall, D., 2015. Baseline Assessment of Fagaʻalu Watershed: A Ridge to Reef Assessment in Support of Sediment Reduction Activities. NOAA Coral Reef Conservation Program, Silver Spring, MD.</w:t>
      </w:r>
    </w:p>
    <w:p w14:paraId="4E83BCD9"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Horsley-Witten, 2011. American Samoa Erosion and Sediment Control Field Guide.</w:t>
      </w:r>
    </w:p>
    <w:p w14:paraId="2EF0B995"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Horsley-Witten, 2012. Post-Construction Stormwater Training Workshop, Field Work, and Interagency Meeting Summary.</w:t>
      </w:r>
    </w:p>
    <w:p w14:paraId="640C606B"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Izuka, S.K., Giambelluca, T.W., Nullet, M.A., 2005. Potential Evapotranspiration on Tutuila , American Samoa. U.S. Geological Survey Scientific Investigations Report 2005-5200.</w:t>
      </w:r>
    </w:p>
    <w:p w14:paraId="49DBDA2A"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Kearns, R., 2013. Personal Communication.</w:t>
      </w:r>
    </w:p>
    <w:p w14:paraId="124D4950"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Kinnell, P.I.A., 2013. Modelling event soil losses using the Q R EI 30 index within RUSLE2. Hydrol. Process. doi:10.1002/hyp</w:t>
      </w:r>
    </w:p>
    <w:p w14:paraId="3A02438D"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Kroon, F.J., Kuhnert, P.M., Henderson, B.L., Wilkinson, S.N., Kinsey-Henderson, A., Abbott, B., Brodie, J.E., Turner, R.D.R., 2012. River loads of suspended solids, nitrogen, phosphorus and herbicides delivered to the Great Barrier Reef lagoon. Mar. Pollut. Bull. 65, 167–81. doi:10.1016/j.marpolbul.2011.10.018</w:t>
      </w:r>
    </w:p>
    <w:p w14:paraId="03E648A0"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Latinis, D.K., Moore, J., Kennedy, J., 1996. Archaeological Survey and Investigations Conducted at the Faga’alu Quarry, Ma'oputasi County, Tutuila, American Samoa, February 1996: Prepared for George Poysky, Sr., Samoa Maritime, PO Box 418, Pago Pago, American Samoa, 96799. Archaeological Consultants of the Pacific Inc., 59-624 Pupukea Rd., Haleiwa, HI 96712.</w:t>
      </w:r>
    </w:p>
    <w:p w14:paraId="347CD1C8"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Lewis, J., 1996. Turbidity-controlled suspended sediment sampling for runoff-event load estimation. Water Resour. Res. 32, 2299–2310.</w:t>
      </w:r>
    </w:p>
    <w:p w14:paraId="3388AD37"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Lewis, J., Mori, S.R., Keppeler, E.T., Ziemer, R.R., 2001. Impacts of Logging on Storm Peak Flows , Flow Volumes and Suspended Sediment Loads in Caspar Creek, CA, in: Land Use and Watersheds: Human Influence on Hydrology and Geomorphology in Urban and Forest Areas. pp. 1–76.</w:t>
      </w:r>
    </w:p>
    <w:p w14:paraId="1D69DC5E"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lastRenderedPageBreak/>
        <w:t>Megahan, W.F., 1980. Erosion from roadcuts in granitic slopes of the Idaho Batholith, in: Proceedings Cordilleran Sections of the Geological Society of America, 76th Annual Meeting. Oregon State University, Corvallis, OR, p. 120.</w:t>
      </w:r>
    </w:p>
    <w:p w14:paraId="0137BD45"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Megahan, W.F., Wilson, M., Monsen, S.B., 2001. Sediment production from granitic cutslopes on forest roads in Idaho, USA. Earth Surf. Process. Landforms 26, 153–163.</w:t>
      </w:r>
    </w:p>
    <w:p w14:paraId="5264BF9B"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Milliman, J.D., Syvitski, J.P.M., 1992. Geomorphic/tectonic control of sediment discharge to the ocean: the importance of small mountainous rivers. J. Geol. 100, 525–544.</w:t>
      </w:r>
    </w:p>
    <w:p w14:paraId="7E177858"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NOAA’s Ocean Service, Coastal Services Center, 2010. 2010 C-CAP Land Cover, Territory of American Samoa, Tutuila.</w:t>
      </w:r>
    </w:p>
    <w:p w14:paraId="6570C7DF"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Perreault, J., 2010. Development of a Water Budget in a Tropical Setting Accounting for Mountain Front Recharge: Tutuila, American Samoa. University of Hawai’i.</w:t>
      </w:r>
    </w:p>
    <w:p w14:paraId="32B09240"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Photo Science Inc., 2012. 2012 NOAA American Samoa LiDAR: Islands of Tutuila, Aunu’u, Ofu, Olosega, Ta'u, and Rose Atoll. NOAA Office of Coastal Management, Silver Spring, MD.</w:t>
      </w:r>
    </w:p>
    <w:p w14:paraId="3AE76BBB"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Ramos-Scharrón, C.E., Macdonald, L.H., 2005. Measurement and prediction of sediment production from unpaved roads, St John, US Virgin Islands. Earth Surf. Process. Landforms 30, 1283–1304.</w:t>
      </w:r>
    </w:p>
    <w:p w14:paraId="5B1CAD8A"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Ramos-Scharrón, C.E., Macdonald, L.H., 2007. Measurement and prediction of natural and anthropogenic sediment sources, St. John, US Virgin Islands. Catena 71, 250–266.</w:t>
      </w:r>
    </w:p>
    <w:p w14:paraId="763A6158"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Rankl, J.G., 2004. Relations Between Total-Sediment Load and Peak Discharge for Rainstorm Runoff on Five Ephemeral Streams in Wyoming. U.S. Geological Survey Water-Resources Investigations Report 02-4150. Denver, CO.</w:t>
      </w:r>
    </w:p>
    <w:p w14:paraId="38B5617C"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Rapp, A., 1960. Recent development of mountain slopes in Karkevagge and surroundings, northern Scandinavia. Geogr. Ann. 42, 65–200.</w:t>
      </w:r>
    </w:p>
    <w:p w14:paraId="216996E8"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Reid, L.M., Dunne, T., 1984. Sediment production from forest road surfaces. Water Resour. Res. 20, 1753–1761.</w:t>
      </w:r>
    </w:p>
    <w:p w14:paraId="6ACF1958"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Reid, L.M., Dunne, T., 1996. Rapid evaluation of sediment budgets. Catena Verlag, Reiskirchen, Germany.</w:t>
      </w:r>
    </w:p>
    <w:p w14:paraId="260C47B8"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Risk, M.J., 2014. Assessing the effects of sediments and nutrients on coral reefs. Curr. Opin. Environ. Sustain. 7, 108–117. doi:10.1016/j.cosust.2014.01.003</w:t>
      </w:r>
    </w:p>
    <w:p w14:paraId="40283656"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Rodrigues, J.O., Andrade, E.M., Ribeiro, L.A., 2013. Sediment loss in semiarid small watershed due to the land use. Rev. Ciência Agronômica 44, 488–498.</w:t>
      </w:r>
    </w:p>
    <w:p w14:paraId="61B94892"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lastRenderedPageBreak/>
        <w:t>Sadeghi, S.H.R., Mizuyama, T., Miyata, S., Gomi, T., Kosugi, K., Mizugaki, S., Onda, Y., 2007. Is MUSLE apt to small steeply reforested watershed? J. For. Res. 12, 270–277. doi:10.1007/s10310-007-0017-9</w:t>
      </w:r>
    </w:p>
    <w:p w14:paraId="1C22063F"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Slaymaker, O., 2003. The sediment budget as conceptual framework and management tool. Hydrobiologia 494, 71–82.</w:t>
      </w:r>
    </w:p>
    <w:p w14:paraId="6056665E"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Stock, J.D., Rosener, M., Schmidt, K.M., Hanshaw, M.N., Brooks, B.A., Tribble, G., Jacobi, J., 2010. Sediment budget for a polluted Hawaiian reef using hillslope monitoring and process mapping, in: American Geophysical Union Fall Meeting. p. #EP22A–01.</w:t>
      </w:r>
    </w:p>
    <w:p w14:paraId="6DA208ED"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Stock, J.D., Tribble, G., 2010. Erosion and sediment loads from two Hawaiian watersheds, in: 2nd Joint Federal Interagency Conference. Las Vegas, NV.</w:t>
      </w:r>
    </w:p>
    <w:p w14:paraId="7C3D51B2"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Storlazzi, C.D., Norris, B.K., Rosenberger, K.J., 2015. The influence of grain size, grain color, and suspended-sediment concentration on light attenuation: Why fine-grained terrestrial sediment is bad for coral reef ecosystems. Coral Reefs 34, 967–975. doi:10.1007/s00338-015-1268-0</w:t>
      </w:r>
    </w:p>
    <w:p w14:paraId="5774258E"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Syvitski, J.P.M., Vörösmarty, C.J., Kettner, A.J., Green, P., 2005. Impact of humans on the flux of terrestrial sediment to the global coastal ocean. Science (80-. ). 308, 376–380. doi:10.1126/science.1109454</w:t>
      </w:r>
    </w:p>
    <w:p w14:paraId="1DD19739"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Thomas, S., Ridd, P. V, Day, G., 2003. Turbidity regimes over fringing coral reefs near a mining site at Lihir Island, Papua New Guinea. Mar. Pollut. Bull. 46, 1006–14. doi:10.1016/S0025-326X(03)00122-X</w:t>
      </w:r>
    </w:p>
    <w:p w14:paraId="0CA328FF"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Tonkin &amp; Taylor International Ltd., 1989. Hydropower feasibility studies interim report - Phase 1. Ref: 97/10163.</w:t>
      </w:r>
    </w:p>
    <w:p w14:paraId="6A687675"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Topping, J., 1972. Errors of Observation and their Treatment, 4th ed. Chapman and Hall, London, UK.</w:t>
      </w:r>
    </w:p>
    <w:p w14:paraId="44954CB5"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Tropeano, D., 1991. High flow events, sediment transport in a small streams in the “Tertiary Basin” area in Piedmont (northwest Italy). Earth Surf. Process. Landforms 16, 323–339.</w:t>
      </w:r>
    </w:p>
    <w:p w14:paraId="2EAC8C4E"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Turnipseed, D.P., Sauer, V.B., 2010. Discharge Measurements at Gaging Stations, in: U.S. Geological Survey Techniques and Methods Book 3, Chap. A8. Reston, Va., p. 87.</w:t>
      </w:r>
    </w:p>
    <w:p w14:paraId="2C8F49EE"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URS Company, 1978. American Samoa Water Resources Study: Assessment of Water Systems American Samoa. Coastal Zone Information Center, Honolulu, HI.</w:t>
      </w:r>
    </w:p>
    <w:p w14:paraId="1013EEC7"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Walling, D.E., 1977. Assessing the accuracy of suspended sediment rating curves for a small basin. Water Resour. Res. 13, 531–538.</w:t>
      </w:r>
    </w:p>
    <w:p w14:paraId="67BC0E6C"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lastRenderedPageBreak/>
        <w:t>Walling, D.E., 1999. Linking land use, erosion and sediment yields in river basins. Hydrobiologia 410, 223–240.</w:t>
      </w:r>
    </w:p>
    <w:p w14:paraId="3482460A"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Walling, D.E., Collins, a. L., 2008. The catchment sediment budget as a management tool. Environ. Sci. Policy 11, 136–143. doi:10.1016/j.envsci.2007.10.004</w:t>
      </w:r>
    </w:p>
    <w:p w14:paraId="04C5AA54"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Wemple, B.C., Jones, J.A., Grant, G.E., 1996. Channel Network Extension by Logging Roads in Two Basins, Western Cascades, Oregon. Water Resour. Bull. 32, 1195–1207.</w:t>
      </w:r>
    </w:p>
    <w:p w14:paraId="2E2410F0"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West, K., van Woesik, R., 2001. Spatial and temporal variance of river discharge on Okinawa (Japan): inferring the temporal impact on adjacent coral reefs. Mar. Pollut. Bull. 42, 864–72.</w:t>
      </w:r>
    </w:p>
    <w:p w14:paraId="38AA9869"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Wolman, M.G., Schick, A.P., 1967. Effects of construction on fluvial sediment, urban and suburban areas of Maryland. Water Resour. Res. 3, 451–464.</w:t>
      </w:r>
    </w:p>
    <w:p w14:paraId="03A5CA17"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Wong, M., 1996. Analysis of Streamflow Characteristics for Streams on the Island of Tutuila, American Samoa. U.S. Geological Survey Water-Resources Investigations Report 95-4185.</w:t>
      </w:r>
    </w:p>
    <w:p w14:paraId="0A4694F2" w14:textId="77777777" w:rsidR="00BC5C68" w:rsidRPr="00BC5C68" w:rsidRDefault="00BC5C68">
      <w:pPr>
        <w:pStyle w:val="NormalWeb"/>
        <w:ind w:left="480" w:hanging="480"/>
        <w:divId w:val="801534194"/>
        <w:rPr>
          <w:rFonts w:ascii="Times" w:hAnsi="Times" w:cs="Times"/>
          <w:noProof/>
        </w:rPr>
      </w:pPr>
      <w:r w:rsidRPr="00BC5C68">
        <w:rPr>
          <w:rFonts w:ascii="Times" w:hAnsi="Times" w:cs="Times"/>
          <w:noProof/>
        </w:rPr>
        <w:t>Zimmermann, A., Francke, T., Elsenbeer, H., 2012. Forests and erosion: Insights from a study of suspended-sediment dynamics in an overland flow-prone rainforest catchment. J. Hydrol. 170–181.</w:t>
      </w:r>
    </w:p>
    <w:p w14:paraId="72675198" w14:textId="5D4529F4" w:rsidR="00D758D4" w:rsidRDefault="00DD1CCE" w:rsidP="00DD1CCE">
      <w:r>
        <w:fldChar w:fldCharType="end"/>
      </w:r>
      <w:r w:rsidR="000C26A7">
        <w:br w:type="page"/>
      </w:r>
    </w:p>
    <w:p w14:paraId="00B22B5C" w14:textId="77777777" w:rsidR="00D758D4" w:rsidRDefault="000C26A7">
      <w:pPr>
        <w:pStyle w:val="Heading2"/>
      </w:pPr>
      <w:r>
        <w:lastRenderedPageBreak/>
        <w:t>APPENDIX 1. Channel cross sections</w:t>
      </w:r>
    </w:p>
    <w:p w14:paraId="4E3614B4" w14:textId="77777777" w:rsidR="00D758D4" w:rsidRDefault="000C26A7">
      <w:r>
        <w:rPr>
          <w:noProof/>
        </w:rPr>
        <w:drawing>
          <wp:inline distT="0" distB="0" distL="0" distR="0" wp14:anchorId="32BFF248" wp14:editId="08BE72E0">
            <wp:extent cx="5486400" cy="4114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BJ_Cross_Section.png"/>
                    <pic:cNvPicPr/>
                  </pic:nvPicPr>
                  <pic:blipFill>
                    <a:blip r:embed="rId17"/>
                    <a:stretch>
                      <a:fillRect/>
                    </a:stretch>
                  </pic:blipFill>
                  <pic:spPr>
                    <a:xfrm>
                      <a:off x="0" y="0"/>
                      <a:ext cx="5486400" cy="4114800"/>
                    </a:xfrm>
                    <a:prstGeom prst="rect">
                      <a:avLst/>
                    </a:prstGeom>
                  </pic:spPr>
                </pic:pic>
              </a:graphicData>
            </a:graphic>
          </wp:inline>
        </w:drawing>
      </w:r>
    </w:p>
    <w:p w14:paraId="0BC524A6" w14:textId="77777777" w:rsidR="00D758D4" w:rsidRDefault="000C26A7">
      <w:pPr>
        <w:ind w:firstLine="0"/>
      </w:pPr>
      <w:r>
        <w:t>Figure A1.1. Stream cross-section at FG3</w:t>
      </w:r>
    </w:p>
    <w:p w14:paraId="251B986C" w14:textId="77777777" w:rsidR="00D758D4" w:rsidRDefault="000C26A7">
      <w:r>
        <w:rPr>
          <w:noProof/>
        </w:rPr>
        <w:lastRenderedPageBreak/>
        <w:drawing>
          <wp:inline distT="0" distB="0" distL="0" distR="0" wp14:anchorId="0D49B021" wp14:editId="5EF690AB">
            <wp:extent cx="5486400" cy="411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M_Cross_Section.png"/>
                    <pic:cNvPicPr/>
                  </pic:nvPicPr>
                  <pic:blipFill>
                    <a:blip r:embed="rId18"/>
                    <a:stretch>
                      <a:fillRect/>
                    </a:stretch>
                  </pic:blipFill>
                  <pic:spPr>
                    <a:xfrm>
                      <a:off x="0" y="0"/>
                      <a:ext cx="5486400" cy="4114800"/>
                    </a:xfrm>
                    <a:prstGeom prst="rect">
                      <a:avLst/>
                    </a:prstGeom>
                  </pic:spPr>
                </pic:pic>
              </a:graphicData>
            </a:graphic>
          </wp:inline>
        </w:drawing>
      </w:r>
    </w:p>
    <w:p w14:paraId="2EB32FD7" w14:textId="77777777" w:rsidR="00D758D4" w:rsidRDefault="000C26A7">
      <w:pPr>
        <w:ind w:firstLine="0"/>
      </w:pPr>
      <w:r>
        <w:t>Figure A1.2. Stream cross-section at FG1</w:t>
      </w:r>
    </w:p>
    <w:p w14:paraId="2B3F2552" w14:textId="77777777" w:rsidR="00D758D4" w:rsidRDefault="000C26A7">
      <w:r>
        <w:br w:type="page"/>
      </w:r>
    </w:p>
    <w:p w14:paraId="308788F1" w14:textId="77777777" w:rsidR="00D758D4" w:rsidRDefault="000C26A7">
      <w:pPr>
        <w:pStyle w:val="Heading2"/>
      </w:pPr>
      <w:r>
        <w:lastRenderedPageBreak/>
        <w:t>APPENDIX 2. Dams in Faga'alu watershed</w:t>
      </w:r>
    </w:p>
    <w:p w14:paraId="5A9D4A55" w14:textId="54963D8B" w:rsidR="00D758D4" w:rsidRDefault="000C26A7">
      <w:r>
        <w:t xml:space="preserve">Faga'alu stream was dammed at 4 locations above the village: 1) Matafao Dam (elevation 244 m) near the base of Mt. Matafao, draining 0.20 </w:t>
      </w:r>
      <w:r w:rsidR="005D50D5">
        <w:t>km</w:t>
      </w:r>
      <w:r w:rsidR="005D50D5">
        <w:rPr>
          <w:vertAlign w:val="superscript"/>
        </w:rPr>
        <w:t xml:space="preserve">2 </w:t>
      </w:r>
      <w:r>
        <w:t xml:space="preserve">, 2) Vaitanoa Dam at Virgin Falls (elevation 140 m), draining an additional 0.44 </w:t>
      </w:r>
      <w:r w:rsidR="005D50D5">
        <w:t>km</w:t>
      </w:r>
      <w:r w:rsidR="005D50D5">
        <w:rPr>
          <w:vertAlign w:val="superscript"/>
        </w:rPr>
        <w:t xml:space="preserve">2 </w:t>
      </w:r>
      <w:r>
        <w:t xml:space="preserve">, 3) a small unnamed dam below Vaitanoa Dam at elevation 100m, and 4) Lower Faga'alu Dam (elevation 48 m), immediately upstream of a large waterfall 30 m upstream of the quarry, draining an additional 0.26 </w:t>
      </w:r>
      <w:r w:rsidR="005D50D5">
        <w:t>km</w:t>
      </w:r>
      <w:r w:rsidR="005D50D5">
        <w:rPr>
          <w:vertAlign w:val="superscript"/>
        </w:rPr>
        <w:t xml:space="preserve">2 </w:t>
      </w:r>
      <w:r>
        <w:t xml:space="preserve"> </w:t>
      </w:r>
      <w:r w:rsidR="006528B8">
        <w:fldChar w:fldCharType="begin" w:fldLock="1"/>
      </w:r>
      <w:r w:rsidR="006528B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528B8">
        <w:fldChar w:fldCharType="separate"/>
      </w:r>
      <w:r w:rsidR="006528B8" w:rsidRPr="006528B8">
        <w:rPr>
          <w:noProof/>
        </w:rPr>
        <w:t>(Tonkin &amp; Taylor International Ltd., 1989)</w:t>
      </w:r>
      <w:r w:rsidR="006528B8">
        <w:fldChar w:fldCharType="end"/>
      </w:r>
      <w:r>
        <w:t xml:space="preserve">. A 2012 aerial LiDAR survey </w:t>
      </w:r>
      <w:r w:rsidR="00B51C1F">
        <w:fldChar w:fldCharType="begin" w:fldLock="1"/>
      </w:r>
      <w:r w:rsidR="00AA70FE">
        <w:instrText>ADDIN CSL_CITATION { "citationItems" : [ { "id" : "ITEM-1", "itemData" : { "author" : [ { "dropping-particle" : "", "family" : "Photo Science Inc.", "given" : "", "non-dropping-particle" : "", "parse-names" : false, "suffix" : "" } ], "id" : "ITEM-1", "issued" : { "date-parts" : [ [ "2012" ] ] }, "publisher" : "NOAA Office of Coastal Management", "publisher-place" : "Silver Spring, MD", "title" : "2012 NOAA American Samoa LiDAR: Islands of Tutuila, Aunu'u, Ofu, Olosega, Ta'u, and Rose Atoll", "type" : "report" }, "uris" : [ "http://www.mendeley.com/documents/?uuid=be492d11-fd29-414a-80f0-92a19e2cdd4f" ] } ], "mendeley" : { "formattedCitation" : "(Photo Science Inc., 2012)", "plainTextFormattedCitation" : "(Photo Science Inc., 2012)", "previouslyFormattedCitation" : "(Photo Science Inc., 2012)" }, "properties" : { "noteIndex" : 0 }, "schema" : "https://github.com/citation-style-language/schema/raw/master/csl-citation.json" }</w:instrText>
      </w:r>
      <w:r w:rsidR="00B51C1F">
        <w:fldChar w:fldCharType="separate"/>
      </w:r>
      <w:r w:rsidR="00B51C1F" w:rsidRPr="00B51C1F">
        <w:rPr>
          <w:noProof/>
        </w:rPr>
        <w:t>(Photo Science Inc., 2012)</w:t>
      </w:r>
      <w:r w:rsidR="00B51C1F">
        <w:fldChar w:fldCharType="end"/>
      </w:r>
      <w:r>
        <w:t xml:space="preserve"> indicates the drainage area at the Lower Faga'alu Dam is 0.90 </w:t>
      </w:r>
      <w:r w:rsidR="005D50D5">
        <w:t>km</w:t>
      </w:r>
      <w:r w:rsidR="005D50D5">
        <w:rPr>
          <w:vertAlign w:val="superscript"/>
        </w:rPr>
        <w:t>2</w:t>
      </w:r>
      <w:r>
        <w:t xml:space="preserve">. A small stream capture/reservoir (~35 </w:t>
      </w:r>
      <w:r w:rsidR="005D50D5">
        <w:t>m</w:t>
      </w:r>
      <w:r w:rsidR="005D50D5">
        <w:rPr>
          <w:vertAlign w:val="superscript"/>
        </w:rPr>
        <w:t>3</w:t>
      </w:r>
      <w:r>
        <w:t>) is also present on a side tributary that joins Faga'alu stream on the south bank, opposite the quarry. It is connected to a ~6 cm diameter pipe but it is unknown when or by whom it was built, its initial capacity, or if it is still conveying water. During all site visits water was overtopping this small structure through the spillway crest, suggesting it is fed by a perennial stream.</w:t>
      </w:r>
    </w:p>
    <w:p w14:paraId="5F399557" w14:textId="7401089D" w:rsidR="00D758D4" w:rsidRDefault="000C26A7">
      <w:r>
        <w:t xml:space="preserve">Matafao Dam was constructed in 1917 for water supply to the Pago Pago Navy base, impounding a reservoir with initial capacity of 1.7 million gallons (6,400 </w:t>
      </w:r>
      <w:r w:rsidR="005D50D5">
        <w:t>m</w:t>
      </w:r>
      <w:r w:rsidR="005D50D5">
        <w:rPr>
          <w:vertAlign w:val="superscript"/>
        </w:rPr>
        <w:t>3</w:t>
      </w:r>
      <w:r>
        <w:t>) and piping the flow out of the watershed to a hydropower and water filtration plant in Fagatogo. In the early 1940's the Navy replaced the original cement tube pipeline and hydropower house with cast iron pipe but it is unknown when the scheme fell out of use</w:t>
      </w:r>
      <w:r w:rsidR="006528B8">
        <w:t xml:space="preserve"> </w:t>
      </w:r>
      <w:r w:rsidR="006528B8">
        <w:fldChar w:fldCharType="begin" w:fldLock="1"/>
      </w:r>
      <w:r w:rsidR="006528B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id" : "ITEM-2", "itemData" : { "author" : [ { "dropping-particle" : "", "family" : "URS Company", "given" : "", "non-dropping-particle" : "", "parse-names" : false, "suffix" : "" } ], "id" : "ITEM-2", "issued" : { "date-parts" : [ [ "1978" ] ] }, "publisher" : "Coastal Zone Information Center", "publisher-place" : "Honolulu, HI", "title" : "American Samoa Water Resources Study: Assessment of Water Systems American Samoa", "type" : "report" }, "uris" : [ "http://www.mendeley.com/documents/?uuid=0856a97f-4ab9-475f-874d-e17b24578b98" ] } ], "mendeley" : { "formattedCitation" : "(Tonkin &amp; Taylor International Ltd., 1989; URS Company, 1978)", "plainTextFormattedCitation" : "(Tonkin &amp; Taylor International Ltd., 1989; URS Company, 1978)", "previouslyFormattedCitation" : "(Tonkin &amp; Taylor International Ltd., 1989; URS Company, 1978)" }, "properties" : { "noteIndex" : 0 }, "schema" : "https://github.com/citation-style-language/schema/raw/master/csl-citation.json" }</w:instrText>
      </w:r>
      <w:r w:rsidR="006528B8">
        <w:fldChar w:fldCharType="separate"/>
      </w:r>
      <w:r w:rsidR="006528B8" w:rsidRPr="006528B8">
        <w:rPr>
          <w:noProof/>
        </w:rPr>
        <w:t>(Tonkin &amp; Taylor International Ltd., 1989; URS Company, 1978)</w:t>
      </w:r>
      <w:r w:rsidR="006528B8">
        <w:fldChar w:fldCharType="end"/>
      </w:r>
      <w:r>
        <w:t>. Remote sensing and a site visit on 6/21/13 confirmed the reservoir is still filling to the spillway crest with water and routing some flow to the Fagatogo site, though the amount is mu</w:t>
      </w:r>
      <w:r w:rsidR="005D50D5">
        <w:t>ch less than the 10 in. diameter pipes conveyance capacity and the flow rate variability is unknown. A previous site visit on 2/21/13 by American Samoa Power Authority (ASPA) found the reservoir empty of water but filled with an estimated 3-5 meters of fine sediment</w:t>
      </w:r>
      <w:r w:rsidR="006528B8">
        <w:t xml:space="preserve"> </w:t>
      </w:r>
      <w:r w:rsidR="006528B8">
        <w:fldChar w:fldCharType="begin" w:fldLock="1"/>
      </w:r>
      <w:r w:rsidR="006528B8">
        <w:instrText>ADDIN CSL_CITATION { "citationItems" : [ { "id" : "ITEM-1", "itemData" : { "author" : [ { "dropping-particle" : "", "family" : "Kearns", "given" : "Robert", "non-dropping-particle" : "", "parse-names" : false, "suffix" : "" } ], "id" : "ITEM-1", "issued" : { "date-parts" : [ [ "2013" ] ] }, "note" : "From:", "title" : "Personal Communication", "type" : "article" }, "uris" : [ "http://www.mendeley.com/documents/?uuid=bb763ba0-37d3-4822-b72e-648faca5031c" ] } ], "mendeley" : { "formattedCitation" : "(Kearns, 2013)", "manualFormatting" : "(Kearns, pers. comm. 2013)", "plainTextFormattedCitation" : "(Kearns, 2013)", "previouslyFormattedCitation" : "(Kearns, 2013)" }, "properties" : { "noteIndex" : 0 }, "schema" : "https://github.com/citation-style-language/schema/raw/master/csl-citation.json" }</w:instrText>
      </w:r>
      <w:r w:rsidR="006528B8">
        <w:fldChar w:fldCharType="separate"/>
      </w:r>
      <w:r w:rsidR="006528B8" w:rsidRPr="006528B8">
        <w:rPr>
          <w:noProof/>
        </w:rPr>
        <w:t xml:space="preserve">(Kearns, </w:t>
      </w:r>
      <w:r w:rsidR="006528B8">
        <w:rPr>
          <w:noProof/>
        </w:rPr>
        <w:t xml:space="preserve">pers. comm. </w:t>
      </w:r>
      <w:r w:rsidR="006528B8" w:rsidRPr="006528B8">
        <w:rPr>
          <w:noProof/>
        </w:rPr>
        <w:t>2013)</w:t>
      </w:r>
      <w:r w:rsidR="006528B8">
        <w:fldChar w:fldCharType="end"/>
      </w:r>
      <w:r w:rsidR="006528B8">
        <w:t xml:space="preserve">. </w:t>
      </w:r>
      <w:r w:rsidR="005D50D5">
        <w:t xml:space="preserve">Interviews with local maintenance staff and historical photos confirmed the Matafao Reservoir was actively maintained and cleaned of sediment until the early </w:t>
      </w:r>
      <w:r w:rsidR="006528B8">
        <w:t>19</w:t>
      </w:r>
      <w:r w:rsidR="005D50D5">
        <w:t>70's.</w:t>
      </w:r>
    </w:p>
    <w:p w14:paraId="3F230B1D" w14:textId="3FB4054B" w:rsidR="00D758D4" w:rsidRDefault="005D50D5">
      <w:r>
        <w:t xml:space="preserve">The Vaitanoa (Virgin Falls) Dam, was built in 1964 to provide drinking water but the pipe was not completed as of 10/19/89, and a stockpile of some 40 (8 </w:t>
      </w:r>
      <w:r w:rsidR="007960EB">
        <w:t>ft.</w:t>
      </w:r>
      <w:r>
        <w:t xml:space="preserve"> length) 8 in. diameter asbestos-cement pipes was found on the streambanks. Local quarry staff recall the pipes were removed from the site </w:t>
      </w:r>
      <w:r w:rsidR="007960EB">
        <w:t>sometime</w:t>
      </w:r>
      <w:r>
        <w:t xml:space="preserve"> in the 1990's. The Vaitanoa Reservoir had a design volume of 4.5 million gallons (17,000m</w:t>
      </w:r>
      <w:r>
        <w:rPr>
          <w:vertAlign w:val="superscript"/>
        </w:rPr>
        <w:t xml:space="preserve">3 </w:t>
      </w:r>
      <w:r>
        <w:t>), but is assumed to be full of sediment since the drainage valves were never opened and the reservoir was overtopping the spillway as of 10/18/89</w:t>
      </w:r>
      <w:r w:rsidR="006528B8">
        <w:t xml:space="preserve"> </w:t>
      </w:r>
      <w:r w:rsidR="006528B8">
        <w:fldChar w:fldCharType="begin" w:fldLock="1"/>
      </w:r>
      <w:r w:rsidR="006528B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528B8">
        <w:fldChar w:fldCharType="separate"/>
      </w:r>
      <w:r w:rsidR="006528B8" w:rsidRPr="006528B8">
        <w:rPr>
          <w:noProof/>
        </w:rPr>
        <w:t>(Tonkin &amp; Taylor International Ltd., 1989)</w:t>
      </w:r>
      <w:r w:rsidR="006528B8">
        <w:fldChar w:fldCharType="end"/>
      </w:r>
      <w:r>
        <w:t>. A low masonry weir was also constructed downstream of the Vaitanoa Dam, but not connected to any piping.</w:t>
      </w:r>
    </w:p>
    <w:p w14:paraId="3E6E2F94" w14:textId="4E4C278B" w:rsidR="00D758D4" w:rsidRDefault="005D50D5">
      <w:r>
        <w:t>The Lower Faga'alu Dam was constructed in 1966/67 just above the Samoa Maritime, Ltd. Quarry, as a source of water for the LBJ Medical Centre. It is unknown when this dam went 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the quarry was disconnected prior to 1989</w:t>
      </w:r>
      <w:r w:rsidR="006528B8">
        <w:t xml:space="preserve"> </w:t>
      </w:r>
      <w:r w:rsidR="006528B8">
        <w:fldChar w:fldCharType="begin" w:fldLock="1"/>
      </w:r>
      <w:r w:rsidR="00B51C1F">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528B8">
        <w:fldChar w:fldCharType="separate"/>
      </w:r>
      <w:r w:rsidR="006528B8" w:rsidRPr="006528B8">
        <w:rPr>
          <w:noProof/>
        </w:rPr>
        <w:t>(Tonkin &amp; Taylor International Ltd., 1989)</w:t>
      </w:r>
      <w:r w:rsidR="006528B8">
        <w:fldChar w:fldCharType="end"/>
      </w:r>
      <w:r>
        <w:t>. The original capacity was 0.03 million gallons (114 m</w:t>
      </w:r>
      <w:r>
        <w:rPr>
          <w:vertAlign w:val="superscript"/>
        </w:rPr>
        <w:t>3</w:t>
      </w:r>
      <w:r>
        <w:t>) but is now full of coarse sediment up to the spillway crest. No reports were found indicating this structure was ever emptied of sediment.</w:t>
      </w:r>
    </w:p>
    <w:p w14:paraId="242404A7" w14:textId="77777777" w:rsidR="00D758D4" w:rsidRDefault="005D50D5">
      <w:r>
        <w:br w:type="page"/>
      </w:r>
    </w:p>
    <w:p w14:paraId="14D343E0" w14:textId="77777777" w:rsidR="00D758D4" w:rsidRDefault="005D50D5">
      <w:pPr>
        <w:pStyle w:val="Heading2"/>
      </w:pPr>
      <w:r>
        <w:lastRenderedPageBreak/>
        <w:t>APPENDIX 3. Water discharge during storm events</w:t>
      </w:r>
    </w:p>
    <w:p w14:paraId="481ACBF5" w14:textId="77777777" w:rsidR="002F3D3E" w:rsidRPr="002F3D3E" w:rsidRDefault="002F3D3E" w:rsidP="002F3D3E"/>
    <w:p w14:paraId="07DFAD9D" w14:textId="77777777" w:rsidR="00D758D4" w:rsidRDefault="005D50D5">
      <w:r>
        <w:t>Insert Table 1 here</w:t>
      </w:r>
    </w:p>
    <w:p w14:paraId="1DAD9EEF" w14:textId="77777777" w:rsidR="002F3D3E" w:rsidRDefault="002F3D3E"/>
    <w:p w14:paraId="2B140D38" w14:textId="3B144A4E" w:rsidR="00D758D4" w:rsidRDefault="005D50D5">
      <w:pPr>
        <w:ind w:firstLine="0"/>
      </w:pPr>
      <w:r>
        <w:t xml:space="preserve">Table </w:t>
      </w:r>
      <w:r w:rsidR="002F3D3E">
        <w:t>A3.</w:t>
      </w:r>
      <w:r>
        <w:t>1. Water discharge from subwatersheds in Faga'alu</w:t>
      </w:r>
    </w:p>
    <w:p w14:paraId="3B4BE520" w14:textId="77777777" w:rsidR="00D758D4" w:rsidRDefault="005D50D5">
      <w:r>
        <w:br w:type="page"/>
      </w:r>
    </w:p>
    <w:p w14:paraId="69A1D6E9" w14:textId="77777777" w:rsidR="00D758D4" w:rsidRDefault="005D50D5">
      <w:pPr>
        <w:pStyle w:val="Heading2"/>
      </w:pPr>
      <w:r>
        <w:lastRenderedPageBreak/>
        <w:t>APPENDIX 4. Synthetic rating curves for turbidimeters in Faga'alu</w:t>
      </w:r>
    </w:p>
    <w:p w14:paraId="00BEA421" w14:textId="77777777" w:rsidR="00D758D4" w:rsidRDefault="005D50D5">
      <w:r>
        <w:rPr>
          <w:noProof/>
        </w:rPr>
        <w:drawing>
          <wp:inline distT="0" distB="0" distL="0" distR="0" wp14:anchorId="181370FA" wp14:editId="3CE1E34A">
            <wp:extent cx="54864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tic Rating Curves Fagaalu.png"/>
                    <pic:cNvPicPr/>
                  </pic:nvPicPr>
                  <pic:blipFill>
                    <a:blip r:embed="rId19"/>
                    <a:stretch>
                      <a:fillRect/>
                    </a:stretch>
                  </pic:blipFill>
                  <pic:spPr>
                    <a:xfrm>
                      <a:off x="0" y="0"/>
                      <a:ext cx="5486400" cy="2743200"/>
                    </a:xfrm>
                    <a:prstGeom prst="rect">
                      <a:avLst/>
                    </a:prstGeom>
                  </pic:spPr>
                </pic:pic>
              </a:graphicData>
            </a:graphic>
          </wp:inline>
        </w:drawing>
      </w:r>
    </w:p>
    <w:p w14:paraId="2CAB46A7" w14:textId="2DBE70CE" w:rsidR="00D758D4" w:rsidRDefault="002F3D3E">
      <w:pPr>
        <w:ind w:firstLine="0"/>
      </w:pPr>
      <w:r>
        <w:t>Figure A4.1</w:t>
      </w:r>
      <w:r w:rsidR="005D50D5">
        <w:t>. Synthetic Rating Curves for (a) OBS turbidimeter deployed at FG3 and (b) YSI deployed at FG1.</w:t>
      </w:r>
    </w:p>
    <w:sectPr w:rsidR="00D758D4" w:rsidSect="005337C0">
      <w:footerReference w:type="default" r:id="rId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D37CD9" w14:textId="77777777" w:rsidR="000E44C8" w:rsidRDefault="000E44C8" w:rsidP="005337C0">
      <w:r>
        <w:separator/>
      </w:r>
    </w:p>
  </w:endnote>
  <w:endnote w:type="continuationSeparator" w:id="0">
    <w:p w14:paraId="75254F08" w14:textId="77777777" w:rsidR="000E44C8" w:rsidRDefault="000E44C8"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14:paraId="4B1E23D1" w14:textId="77777777" w:rsidR="00131534" w:rsidRDefault="00131534">
        <w:pPr>
          <w:pStyle w:val="Footer"/>
          <w:jc w:val="center"/>
        </w:pPr>
        <w:r>
          <w:fldChar w:fldCharType="begin"/>
        </w:r>
        <w:r>
          <w:instrText xml:space="preserve"> PAGE   \* MERGEFORMAT </w:instrText>
        </w:r>
        <w:r>
          <w:fldChar w:fldCharType="separate"/>
        </w:r>
        <w:r w:rsidR="007960EB">
          <w:rPr>
            <w:noProof/>
          </w:rPr>
          <w:t>10</w:t>
        </w:r>
        <w:r>
          <w:rPr>
            <w:noProof/>
          </w:rPr>
          <w:fldChar w:fldCharType="end"/>
        </w:r>
      </w:p>
    </w:sdtContent>
  </w:sdt>
  <w:p w14:paraId="5E50F08D" w14:textId="77777777" w:rsidR="00131534" w:rsidRDefault="0013153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EC9B16" w14:textId="77777777" w:rsidR="000E44C8" w:rsidRDefault="000E44C8" w:rsidP="005337C0">
      <w:r>
        <w:separator/>
      </w:r>
    </w:p>
  </w:footnote>
  <w:footnote w:type="continuationSeparator" w:id="0">
    <w:p w14:paraId="4457978A" w14:textId="77777777" w:rsidR="000E44C8" w:rsidRDefault="000E44C8" w:rsidP="005337C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379C4"/>
    <w:rsid w:val="00040779"/>
    <w:rsid w:val="00054126"/>
    <w:rsid w:val="00063DEE"/>
    <w:rsid w:val="0006407F"/>
    <w:rsid w:val="00070CC7"/>
    <w:rsid w:val="000C26A7"/>
    <w:rsid w:val="000E44C8"/>
    <w:rsid w:val="000F000F"/>
    <w:rsid w:val="00131534"/>
    <w:rsid w:val="00136473"/>
    <w:rsid w:val="0017768D"/>
    <w:rsid w:val="001917C2"/>
    <w:rsid w:val="001C41C3"/>
    <w:rsid w:val="001C5CCD"/>
    <w:rsid w:val="001C6EC9"/>
    <w:rsid w:val="001D4C08"/>
    <w:rsid w:val="00203DA9"/>
    <w:rsid w:val="00204493"/>
    <w:rsid w:val="002120F8"/>
    <w:rsid w:val="0022699D"/>
    <w:rsid w:val="00244B3E"/>
    <w:rsid w:val="00252081"/>
    <w:rsid w:val="002554C2"/>
    <w:rsid w:val="00261537"/>
    <w:rsid w:val="002B094A"/>
    <w:rsid w:val="002B2667"/>
    <w:rsid w:val="002D57EC"/>
    <w:rsid w:val="002E719C"/>
    <w:rsid w:val="002E747C"/>
    <w:rsid w:val="002F3D3E"/>
    <w:rsid w:val="002F6D6A"/>
    <w:rsid w:val="003025B6"/>
    <w:rsid w:val="003039F7"/>
    <w:rsid w:val="003361BB"/>
    <w:rsid w:val="00340751"/>
    <w:rsid w:val="00354099"/>
    <w:rsid w:val="00366490"/>
    <w:rsid w:val="003A016D"/>
    <w:rsid w:val="003A0684"/>
    <w:rsid w:val="00403474"/>
    <w:rsid w:val="00422AA5"/>
    <w:rsid w:val="00436F6E"/>
    <w:rsid w:val="00464C6A"/>
    <w:rsid w:val="00483569"/>
    <w:rsid w:val="004A13FB"/>
    <w:rsid w:val="004D1A96"/>
    <w:rsid w:val="00505AF2"/>
    <w:rsid w:val="00520479"/>
    <w:rsid w:val="005337C0"/>
    <w:rsid w:val="00573443"/>
    <w:rsid w:val="00590245"/>
    <w:rsid w:val="0059092E"/>
    <w:rsid w:val="005A21C6"/>
    <w:rsid w:val="005A53E2"/>
    <w:rsid w:val="005C3971"/>
    <w:rsid w:val="005D3722"/>
    <w:rsid w:val="005D50D5"/>
    <w:rsid w:val="005E0E45"/>
    <w:rsid w:val="005E3EFB"/>
    <w:rsid w:val="005E7EC7"/>
    <w:rsid w:val="00600EB5"/>
    <w:rsid w:val="00603363"/>
    <w:rsid w:val="00606813"/>
    <w:rsid w:val="00607DAE"/>
    <w:rsid w:val="0061334E"/>
    <w:rsid w:val="00614B66"/>
    <w:rsid w:val="00626DD3"/>
    <w:rsid w:val="006328D8"/>
    <w:rsid w:val="006528B8"/>
    <w:rsid w:val="00672E6D"/>
    <w:rsid w:val="00674368"/>
    <w:rsid w:val="00687E6C"/>
    <w:rsid w:val="006C29CD"/>
    <w:rsid w:val="0077313A"/>
    <w:rsid w:val="007960EB"/>
    <w:rsid w:val="007A183D"/>
    <w:rsid w:val="007D1701"/>
    <w:rsid w:val="007D5A2E"/>
    <w:rsid w:val="007F358E"/>
    <w:rsid w:val="00804ACF"/>
    <w:rsid w:val="00807E33"/>
    <w:rsid w:val="00807EBA"/>
    <w:rsid w:val="00863BBA"/>
    <w:rsid w:val="008748AA"/>
    <w:rsid w:val="00896201"/>
    <w:rsid w:val="008B179B"/>
    <w:rsid w:val="008B2CE3"/>
    <w:rsid w:val="008C0CDF"/>
    <w:rsid w:val="008C25AC"/>
    <w:rsid w:val="008C518E"/>
    <w:rsid w:val="008D0F71"/>
    <w:rsid w:val="008E1136"/>
    <w:rsid w:val="008E2C01"/>
    <w:rsid w:val="008E619E"/>
    <w:rsid w:val="008E76A6"/>
    <w:rsid w:val="008F33F6"/>
    <w:rsid w:val="0093195F"/>
    <w:rsid w:val="0097015A"/>
    <w:rsid w:val="00977486"/>
    <w:rsid w:val="0098238A"/>
    <w:rsid w:val="00991650"/>
    <w:rsid w:val="009A6BFD"/>
    <w:rsid w:val="009A7989"/>
    <w:rsid w:val="00A250A7"/>
    <w:rsid w:val="00A27866"/>
    <w:rsid w:val="00A324F1"/>
    <w:rsid w:val="00A52AD9"/>
    <w:rsid w:val="00A55591"/>
    <w:rsid w:val="00AA3BAA"/>
    <w:rsid w:val="00AA70FE"/>
    <w:rsid w:val="00AB1993"/>
    <w:rsid w:val="00AB3F25"/>
    <w:rsid w:val="00AB4A58"/>
    <w:rsid w:val="00AD7AA3"/>
    <w:rsid w:val="00AE18F8"/>
    <w:rsid w:val="00AF7415"/>
    <w:rsid w:val="00B03D61"/>
    <w:rsid w:val="00B12CB8"/>
    <w:rsid w:val="00B2248A"/>
    <w:rsid w:val="00B33F17"/>
    <w:rsid w:val="00B51C1F"/>
    <w:rsid w:val="00B52CC5"/>
    <w:rsid w:val="00BA57F1"/>
    <w:rsid w:val="00BB7F7E"/>
    <w:rsid w:val="00BC5BC0"/>
    <w:rsid w:val="00BC5C68"/>
    <w:rsid w:val="00BF4A5C"/>
    <w:rsid w:val="00C1009A"/>
    <w:rsid w:val="00C41C60"/>
    <w:rsid w:val="00C4512B"/>
    <w:rsid w:val="00C54CA1"/>
    <w:rsid w:val="00C74855"/>
    <w:rsid w:val="00CB1906"/>
    <w:rsid w:val="00CC73D4"/>
    <w:rsid w:val="00CC73F7"/>
    <w:rsid w:val="00D3594E"/>
    <w:rsid w:val="00D4053C"/>
    <w:rsid w:val="00D5011E"/>
    <w:rsid w:val="00D55D2C"/>
    <w:rsid w:val="00D734AA"/>
    <w:rsid w:val="00D758D4"/>
    <w:rsid w:val="00D771BC"/>
    <w:rsid w:val="00D85CFA"/>
    <w:rsid w:val="00D92D7D"/>
    <w:rsid w:val="00D96F49"/>
    <w:rsid w:val="00DD1CCE"/>
    <w:rsid w:val="00DF1063"/>
    <w:rsid w:val="00E004E6"/>
    <w:rsid w:val="00E24D3A"/>
    <w:rsid w:val="00E3209D"/>
    <w:rsid w:val="00E375F7"/>
    <w:rsid w:val="00E5494F"/>
    <w:rsid w:val="00E56480"/>
    <w:rsid w:val="00E744B6"/>
    <w:rsid w:val="00EA43E5"/>
    <w:rsid w:val="00ED2B48"/>
    <w:rsid w:val="00F16CC0"/>
    <w:rsid w:val="00F20B1A"/>
    <w:rsid w:val="00F24C30"/>
    <w:rsid w:val="00F3059C"/>
    <w:rsid w:val="00F46247"/>
    <w:rsid w:val="00F73BD7"/>
    <w:rsid w:val="00F810B7"/>
    <w:rsid w:val="00F866C4"/>
    <w:rsid w:val="00F97579"/>
    <w:rsid w:val="00F9772D"/>
    <w:rsid w:val="00FF49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3783C"/>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semiHidden/>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semiHidden/>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54CA1"/>
    <w:pPr>
      <w:keepNext/>
      <w:keepLines/>
      <w:spacing w:before="40"/>
      <w:ind w:firstLine="0"/>
      <w:outlineLvl w:val="3"/>
    </w:pPr>
    <w:rPr>
      <w:rFonts w:asciiTheme="majorHAnsi" w:eastAsiaTheme="majorEastAsia" w:hAnsiTheme="majorHAnsi" w:cstheme="majorBidi"/>
      <w:b/>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semiHidden/>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54CA1"/>
    <w:rPr>
      <w:rFonts w:asciiTheme="majorHAnsi" w:eastAsiaTheme="majorEastAsia" w:hAnsiTheme="majorHAnsi" w:cstheme="majorBidi"/>
      <w:b/>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character" w:styleId="CommentReference">
    <w:name w:val="annotation reference"/>
    <w:basedOn w:val="DefaultParagraphFont"/>
    <w:uiPriority w:val="99"/>
    <w:semiHidden/>
    <w:unhideWhenUsed/>
    <w:rsid w:val="00BB7F7E"/>
    <w:rPr>
      <w:sz w:val="16"/>
      <w:szCs w:val="16"/>
    </w:rPr>
  </w:style>
  <w:style w:type="paragraph" w:styleId="CommentText">
    <w:name w:val="annotation text"/>
    <w:basedOn w:val="Normal"/>
    <w:link w:val="CommentTextChar"/>
    <w:uiPriority w:val="99"/>
    <w:semiHidden/>
    <w:unhideWhenUsed/>
    <w:rsid w:val="00BB7F7E"/>
    <w:rPr>
      <w:sz w:val="20"/>
    </w:rPr>
  </w:style>
  <w:style w:type="character" w:customStyle="1" w:styleId="CommentTextChar">
    <w:name w:val="Comment Text Char"/>
    <w:basedOn w:val="DefaultParagraphFont"/>
    <w:link w:val="CommentText"/>
    <w:uiPriority w:val="99"/>
    <w:semiHidden/>
    <w:rsid w:val="00BB7F7E"/>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BB7F7E"/>
    <w:rPr>
      <w:b/>
      <w:bCs/>
    </w:rPr>
  </w:style>
  <w:style w:type="character" w:customStyle="1" w:styleId="CommentSubjectChar">
    <w:name w:val="Comment Subject Char"/>
    <w:basedOn w:val="CommentTextChar"/>
    <w:link w:val="CommentSubject"/>
    <w:uiPriority w:val="99"/>
    <w:semiHidden/>
    <w:rsid w:val="00BB7F7E"/>
    <w:rPr>
      <w:rFonts w:ascii="Times" w:hAnsi="Times" w:cs="Times New Roman"/>
      <w:b/>
      <w:bCs/>
      <w:sz w:val="20"/>
      <w:szCs w:val="20"/>
    </w:rPr>
  </w:style>
  <w:style w:type="paragraph" w:styleId="BalloonText">
    <w:name w:val="Balloon Text"/>
    <w:basedOn w:val="Normal"/>
    <w:link w:val="BalloonTextChar"/>
    <w:uiPriority w:val="99"/>
    <w:semiHidden/>
    <w:unhideWhenUsed/>
    <w:rsid w:val="00BB7F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7F7E"/>
    <w:rPr>
      <w:rFonts w:ascii="Segoe UI" w:hAnsi="Segoe UI" w:cs="Segoe UI"/>
      <w:sz w:val="18"/>
      <w:szCs w:val="18"/>
    </w:rPr>
  </w:style>
  <w:style w:type="paragraph" w:styleId="NormalWeb">
    <w:name w:val="Normal (Web)"/>
    <w:basedOn w:val="Normal"/>
    <w:uiPriority w:val="99"/>
    <w:unhideWhenUsed/>
    <w:rsid w:val="00DD1CCE"/>
    <w:pPr>
      <w:spacing w:before="100" w:beforeAutospacing="1" w:after="100" w:afterAutospacing="1"/>
      <w:ind w:firstLine="0"/>
    </w:pPr>
    <w:rPr>
      <w:rFonts w:ascii="Times New Roman" w:eastAsiaTheme="minorEastAsia" w:hAnsi="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2724436">
      <w:bodyDiv w:val="1"/>
      <w:marLeft w:val="0"/>
      <w:marRight w:val="0"/>
      <w:marTop w:val="0"/>
      <w:marBottom w:val="0"/>
      <w:divBdr>
        <w:top w:val="none" w:sz="0" w:space="0" w:color="auto"/>
        <w:left w:val="none" w:sz="0" w:space="0" w:color="auto"/>
        <w:bottom w:val="none" w:sz="0" w:space="0" w:color="auto"/>
        <w:right w:val="none" w:sz="0" w:space="0" w:color="auto"/>
      </w:divBdr>
    </w:div>
    <w:div w:id="1653174494">
      <w:bodyDiv w:val="1"/>
      <w:marLeft w:val="0"/>
      <w:marRight w:val="0"/>
      <w:marTop w:val="0"/>
      <w:marBottom w:val="0"/>
      <w:divBdr>
        <w:top w:val="none" w:sz="0" w:space="0" w:color="auto"/>
        <w:left w:val="none" w:sz="0" w:space="0" w:color="auto"/>
        <w:bottom w:val="none" w:sz="0" w:space="0" w:color="auto"/>
        <w:right w:val="none" w:sz="0" w:space="0" w:color="auto"/>
      </w:divBdr>
      <w:divsChild>
        <w:div w:id="1463815580">
          <w:marLeft w:val="0"/>
          <w:marRight w:val="0"/>
          <w:marTop w:val="0"/>
          <w:marBottom w:val="0"/>
          <w:divBdr>
            <w:top w:val="none" w:sz="0" w:space="0" w:color="auto"/>
            <w:left w:val="none" w:sz="0" w:space="0" w:color="auto"/>
            <w:bottom w:val="none" w:sz="0" w:space="0" w:color="auto"/>
            <w:right w:val="none" w:sz="0" w:space="0" w:color="auto"/>
          </w:divBdr>
          <w:divsChild>
            <w:div w:id="1292903698">
              <w:marLeft w:val="0"/>
              <w:marRight w:val="0"/>
              <w:marTop w:val="0"/>
              <w:marBottom w:val="0"/>
              <w:divBdr>
                <w:top w:val="none" w:sz="0" w:space="0" w:color="auto"/>
                <w:left w:val="none" w:sz="0" w:space="0" w:color="auto"/>
                <w:bottom w:val="none" w:sz="0" w:space="0" w:color="auto"/>
                <w:right w:val="none" w:sz="0" w:space="0" w:color="auto"/>
              </w:divBdr>
              <w:divsChild>
                <w:div w:id="658459093">
                  <w:marLeft w:val="0"/>
                  <w:marRight w:val="0"/>
                  <w:marTop w:val="0"/>
                  <w:marBottom w:val="0"/>
                  <w:divBdr>
                    <w:top w:val="none" w:sz="0" w:space="0" w:color="auto"/>
                    <w:left w:val="none" w:sz="0" w:space="0" w:color="auto"/>
                    <w:bottom w:val="none" w:sz="0" w:space="0" w:color="auto"/>
                    <w:right w:val="none" w:sz="0" w:space="0" w:color="auto"/>
                  </w:divBdr>
                  <w:divsChild>
                    <w:div w:id="955333441">
                      <w:marLeft w:val="0"/>
                      <w:marRight w:val="0"/>
                      <w:marTop w:val="0"/>
                      <w:marBottom w:val="0"/>
                      <w:divBdr>
                        <w:top w:val="none" w:sz="0" w:space="0" w:color="auto"/>
                        <w:left w:val="none" w:sz="0" w:space="0" w:color="auto"/>
                        <w:bottom w:val="none" w:sz="0" w:space="0" w:color="auto"/>
                        <w:right w:val="none" w:sz="0" w:space="0" w:color="auto"/>
                      </w:divBdr>
                      <w:divsChild>
                        <w:div w:id="1477600164">
                          <w:marLeft w:val="0"/>
                          <w:marRight w:val="0"/>
                          <w:marTop w:val="0"/>
                          <w:marBottom w:val="0"/>
                          <w:divBdr>
                            <w:top w:val="none" w:sz="0" w:space="0" w:color="auto"/>
                            <w:left w:val="none" w:sz="0" w:space="0" w:color="auto"/>
                            <w:bottom w:val="none" w:sz="0" w:space="0" w:color="auto"/>
                            <w:right w:val="none" w:sz="0" w:space="0" w:color="auto"/>
                          </w:divBdr>
                          <w:divsChild>
                            <w:div w:id="1987052084">
                              <w:marLeft w:val="0"/>
                              <w:marRight w:val="0"/>
                              <w:marTop w:val="0"/>
                              <w:marBottom w:val="0"/>
                              <w:divBdr>
                                <w:top w:val="none" w:sz="0" w:space="0" w:color="auto"/>
                                <w:left w:val="none" w:sz="0" w:space="0" w:color="auto"/>
                                <w:bottom w:val="none" w:sz="0" w:space="0" w:color="auto"/>
                                <w:right w:val="none" w:sz="0" w:space="0" w:color="auto"/>
                              </w:divBdr>
                              <w:divsChild>
                                <w:div w:id="293678790">
                                  <w:marLeft w:val="0"/>
                                  <w:marRight w:val="0"/>
                                  <w:marTop w:val="0"/>
                                  <w:marBottom w:val="0"/>
                                  <w:divBdr>
                                    <w:top w:val="none" w:sz="0" w:space="0" w:color="auto"/>
                                    <w:left w:val="none" w:sz="0" w:space="0" w:color="auto"/>
                                    <w:bottom w:val="none" w:sz="0" w:space="0" w:color="auto"/>
                                    <w:right w:val="none" w:sz="0" w:space="0" w:color="auto"/>
                                  </w:divBdr>
                                  <w:divsChild>
                                    <w:div w:id="1685478289">
                                      <w:marLeft w:val="0"/>
                                      <w:marRight w:val="0"/>
                                      <w:marTop w:val="0"/>
                                      <w:marBottom w:val="0"/>
                                      <w:divBdr>
                                        <w:top w:val="none" w:sz="0" w:space="0" w:color="auto"/>
                                        <w:left w:val="none" w:sz="0" w:space="0" w:color="auto"/>
                                        <w:bottom w:val="none" w:sz="0" w:space="0" w:color="auto"/>
                                        <w:right w:val="none" w:sz="0" w:space="0" w:color="auto"/>
                                      </w:divBdr>
                                      <w:divsChild>
                                        <w:div w:id="2059934908">
                                          <w:marLeft w:val="0"/>
                                          <w:marRight w:val="0"/>
                                          <w:marTop w:val="0"/>
                                          <w:marBottom w:val="0"/>
                                          <w:divBdr>
                                            <w:top w:val="none" w:sz="0" w:space="0" w:color="auto"/>
                                            <w:left w:val="none" w:sz="0" w:space="0" w:color="auto"/>
                                            <w:bottom w:val="none" w:sz="0" w:space="0" w:color="auto"/>
                                            <w:right w:val="none" w:sz="0" w:space="0" w:color="auto"/>
                                          </w:divBdr>
                                          <w:divsChild>
                                            <w:div w:id="1022705393">
                                              <w:marLeft w:val="0"/>
                                              <w:marRight w:val="0"/>
                                              <w:marTop w:val="0"/>
                                              <w:marBottom w:val="0"/>
                                              <w:divBdr>
                                                <w:top w:val="none" w:sz="0" w:space="0" w:color="auto"/>
                                                <w:left w:val="none" w:sz="0" w:space="0" w:color="auto"/>
                                                <w:bottom w:val="none" w:sz="0" w:space="0" w:color="auto"/>
                                                <w:right w:val="none" w:sz="0" w:space="0" w:color="auto"/>
                                              </w:divBdr>
                                              <w:divsChild>
                                                <w:div w:id="354695469">
                                                  <w:marLeft w:val="0"/>
                                                  <w:marRight w:val="0"/>
                                                  <w:marTop w:val="0"/>
                                                  <w:marBottom w:val="0"/>
                                                  <w:divBdr>
                                                    <w:top w:val="none" w:sz="0" w:space="0" w:color="auto"/>
                                                    <w:left w:val="none" w:sz="0" w:space="0" w:color="auto"/>
                                                    <w:bottom w:val="none" w:sz="0" w:space="0" w:color="auto"/>
                                                    <w:right w:val="none" w:sz="0" w:space="0" w:color="auto"/>
                                                  </w:divBdr>
                                                  <w:divsChild>
                                                    <w:div w:id="1601989997">
                                                      <w:marLeft w:val="0"/>
                                                      <w:marRight w:val="0"/>
                                                      <w:marTop w:val="0"/>
                                                      <w:marBottom w:val="0"/>
                                                      <w:divBdr>
                                                        <w:top w:val="none" w:sz="0" w:space="0" w:color="auto"/>
                                                        <w:left w:val="none" w:sz="0" w:space="0" w:color="auto"/>
                                                        <w:bottom w:val="none" w:sz="0" w:space="0" w:color="auto"/>
                                                        <w:right w:val="none" w:sz="0" w:space="0" w:color="auto"/>
                                                      </w:divBdr>
                                                      <w:divsChild>
                                                        <w:div w:id="170728454">
                                                          <w:marLeft w:val="0"/>
                                                          <w:marRight w:val="0"/>
                                                          <w:marTop w:val="0"/>
                                                          <w:marBottom w:val="0"/>
                                                          <w:divBdr>
                                                            <w:top w:val="none" w:sz="0" w:space="0" w:color="auto"/>
                                                            <w:left w:val="none" w:sz="0" w:space="0" w:color="auto"/>
                                                            <w:bottom w:val="none" w:sz="0" w:space="0" w:color="auto"/>
                                                            <w:right w:val="none" w:sz="0" w:space="0" w:color="auto"/>
                                                          </w:divBdr>
                                                          <w:divsChild>
                                                            <w:div w:id="374699429">
                                                              <w:marLeft w:val="0"/>
                                                              <w:marRight w:val="0"/>
                                                              <w:marTop w:val="0"/>
                                                              <w:marBottom w:val="0"/>
                                                              <w:divBdr>
                                                                <w:top w:val="none" w:sz="0" w:space="0" w:color="auto"/>
                                                                <w:left w:val="none" w:sz="0" w:space="0" w:color="auto"/>
                                                                <w:bottom w:val="none" w:sz="0" w:space="0" w:color="auto"/>
                                                                <w:right w:val="none" w:sz="0" w:space="0" w:color="auto"/>
                                                              </w:divBdr>
                                                              <w:divsChild>
                                                                <w:div w:id="547258268">
                                                                  <w:marLeft w:val="0"/>
                                                                  <w:marRight w:val="0"/>
                                                                  <w:marTop w:val="0"/>
                                                                  <w:marBottom w:val="0"/>
                                                                  <w:divBdr>
                                                                    <w:top w:val="none" w:sz="0" w:space="0" w:color="auto"/>
                                                                    <w:left w:val="none" w:sz="0" w:space="0" w:color="auto"/>
                                                                    <w:bottom w:val="none" w:sz="0" w:space="0" w:color="auto"/>
                                                                    <w:right w:val="none" w:sz="0" w:space="0" w:color="auto"/>
                                                                  </w:divBdr>
                                                                  <w:divsChild>
                                                                    <w:div w:id="508369905">
                                                                      <w:marLeft w:val="0"/>
                                                                      <w:marRight w:val="0"/>
                                                                      <w:marTop w:val="0"/>
                                                                      <w:marBottom w:val="0"/>
                                                                      <w:divBdr>
                                                                        <w:top w:val="none" w:sz="0" w:space="0" w:color="auto"/>
                                                                        <w:left w:val="none" w:sz="0" w:space="0" w:color="auto"/>
                                                                        <w:bottom w:val="none" w:sz="0" w:space="0" w:color="auto"/>
                                                                        <w:right w:val="none" w:sz="0" w:space="0" w:color="auto"/>
                                                                      </w:divBdr>
                                                                      <w:divsChild>
                                                                        <w:div w:id="1337459264">
                                                                          <w:marLeft w:val="0"/>
                                                                          <w:marRight w:val="0"/>
                                                                          <w:marTop w:val="0"/>
                                                                          <w:marBottom w:val="0"/>
                                                                          <w:divBdr>
                                                                            <w:top w:val="none" w:sz="0" w:space="0" w:color="auto"/>
                                                                            <w:left w:val="none" w:sz="0" w:space="0" w:color="auto"/>
                                                                            <w:bottom w:val="none" w:sz="0" w:space="0" w:color="auto"/>
                                                                            <w:right w:val="none" w:sz="0" w:space="0" w:color="auto"/>
                                                                          </w:divBdr>
                                                                          <w:divsChild>
                                                                            <w:div w:id="1730156087">
                                                                              <w:marLeft w:val="0"/>
                                                                              <w:marRight w:val="0"/>
                                                                              <w:marTop w:val="0"/>
                                                                              <w:marBottom w:val="0"/>
                                                                              <w:divBdr>
                                                                                <w:top w:val="none" w:sz="0" w:space="0" w:color="auto"/>
                                                                                <w:left w:val="none" w:sz="0" w:space="0" w:color="auto"/>
                                                                                <w:bottom w:val="none" w:sz="0" w:space="0" w:color="auto"/>
                                                                                <w:right w:val="none" w:sz="0" w:space="0" w:color="auto"/>
                                                                              </w:divBdr>
                                                                              <w:divsChild>
                                                                                <w:div w:id="580220392">
                                                                                  <w:marLeft w:val="0"/>
                                                                                  <w:marRight w:val="0"/>
                                                                                  <w:marTop w:val="0"/>
                                                                                  <w:marBottom w:val="0"/>
                                                                                  <w:divBdr>
                                                                                    <w:top w:val="none" w:sz="0" w:space="0" w:color="auto"/>
                                                                                    <w:left w:val="none" w:sz="0" w:space="0" w:color="auto"/>
                                                                                    <w:bottom w:val="none" w:sz="0" w:space="0" w:color="auto"/>
                                                                                    <w:right w:val="none" w:sz="0" w:space="0" w:color="auto"/>
                                                                                  </w:divBdr>
                                                                                  <w:divsChild>
                                                                                    <w:div w:id="1623152611">
                                                                                      <w:marLeft w:val="0"/>
                                                                                      <w:marRight w:val="0"/>
                                                                                      <w:marTop w:val="0"/>
                                                                                      <w:marBottom w:val="0"/>
                                                                                      <w:divBdr>
                                                                                        <w:top w:val="none" w:sz="0" w:space="0" w:color="auto"/>
                                                                                        <w:left w:val="none" w:sz="0" w:space="0" w:color="auto"/>
                                                                                        <w:bottom w:val="none" w:sz="0" w:space="0" w:color="auto"/>
                                                                                        <w:right w:val="none" w:sz="0" w:space="0" w:color="auto"/>
                                                                                      </w:divBdr>
                                                                                      <w:divsChild>
                                                                                        <w:div w:id="1680768542">
                                                                                          <w:marLeft w:val="0"/>
                                                                                          <w:marRight w:val="0"/>
                                                                                          <w:marTop w:val="0"/>
                                                                                          <w:marBottom w:val="0"/>
                                                                                          <w:divBdr>
                                                                                            <w:top w:val="none" w:sz="0" w:space="0" w:color="auto"/>
                                                                                            <w:left w:val="none" w:sz="0" w:space="0" w:color="auto"/>
                                                                                            <w:bottom w:val="none" w:sz="0" w:space="0" w:color="auto"/>
                                                                                            <w:right w:val="none" w:sz="0" w:space="0" w:color="auto"/>
                                                                                          </w:divBdr>
                                                                                          <w:divsChild>
                                                                                            <w:div w:id="59211448">
                                                                                              <w:marLeft w:val="0"/>
                                                                                              <w:marRight w:val="0"/>
                                                                                              <w:marTop w:val="0"/>
                                                                                              <w:marBottom w:val="0"/>
                                                                                              <w:divBdr>
                                                                                                <w:top w:val="none" w:sz="0" w:space="0" w:color="auto"/>
                                                                                                <w:left w:val="none" w:sz="0" w:space="0" w:color="auto"/>
                                                                                                <w:bottom w:val="none" w:sz="0" w:space="0" w:color="auto"/>
                                                                                                <w:right w:val="none" w:sz="0" w:space="0" w:color="auto"/>
                                                                                              </w:divBdr>
                                                                                              <w:divsChild>
                                                                                                <w:div w:id="259486002">
                                                                                                  <w:marLeft w:val="0"/>
                                                                                                  <w:marRight w:val="0"/>
                                                                                                  <w:marTop w:val="0"/>
                                                                                                  <w:marBottom w:val="0"/>
                                                                                                  <w:divBdr>
                                                                                                    <w:top w:val="none" w:sz="0" w:space="0" w:color="auto"/>
                                                                                                    <w:left w:val="none" w:sz="0" w:space="0" w:color="auto"/>
                                                                                                    <w:bottom w:val="none" w:sz="0" w:space="0" w:color="auto"/>
                                                                                                    <w:right w:val="none" w:sz="0" w:space="0" w:color="auto"/>
                                                                                                  </w:divBdr>
                                                                                                  <w:divsChild>
                                                                                                    <w:div w:id="1025252565">
                                                                                                      <w:marLeft w:val="0"/>
                                                                                                      <w:marRight w:val="0"/>
                                                                                                      <w:marTop w:val="0"/>
                                                                                                      <w:marBottom w:val="0"/>
                                                                                                      <w:divBdr>
                                                                                                        <w:top w:val="none" w:sz="0" w:space="0" w:color="auto"/>
                                                                                                        <w:left w:val="none" w:sz="0" w:space="0" w:color="auto"/>
                                                                                                        <w:bottom w:val="none" w:sz="0" w:space="0" w:color="auto"/>
                                                                                                        <w:right w:val="none" w:sz="0" w:space="0" w:color="auto"/>
                                                                                                      </w:divBdr>
                                                                                                      <w:divsChild>
                                                                                                        <w:div w:id="2029940017">
                                                                                                          <w:marLeft w:val="0"/>
                                                                                                          <w:marRight w:val="0"/>
                                                                                                          <w:marTop w:val="0"/>
                                                                                                          <w:marBottom w:val="0"/>
                                                                                                          <w:divBdr>
                                                                                                            <w:top w:val="none" w:sz="0" w:space="0" w:color="auto"/>
                                                                                                            <w:left w:val="none" w:sz="0" w:space="0" w:color="auto"/>
                                                                                                            <w:bottom w:val="none" w:sz="0" w:space="0" w:color="auto"/>
                                                                                                            <w:right w:val="none" w:sz="0" w:space="0" w:color="auto"/>
                                                                                                          </w:divBdr>
                                                                                                          <w:divsChild>
                                                                                                            <w:div w:id="606736970">
                                                                                                              <w:marLeft w:val="0"/>
                                                                                                              <w:marRight w:val="0"/>
                                                                                                              <w:marTop w:val="0"/>
                                                                                                              <w:marBottom w:val="0"/>
                                                                                                              <w:divBdr>
                                                                                                                <w:top w:val="none" w:sz="0" w:space="0" w:color="auto"/>
                                                                                                                <w:left w:val="none" w:sz="0" w:space="0" w:color="auto"/>
                                                                                                                <w:bottom w:val="none" w:sz="0" w:space="0" w:color="auto"/>
                                                                                                                <w:right w:val="none" w:sz="0" w:space="0" w:color="auto"/>
                                                                                                              </w:divBdr>
                                                                                                              <w:divsChild>
                                                                                                                <w:div w:id="465389636">
                                                                                                                  <w:marLeft w:val="0"/>
                                                                                                                  <w:marRight w:val="0"/>
                                                                                                                  <w:marTop w:val="0"/>
                                                                                                                  <w:marBottom w:val="0"/>
                                                                                                                  <w:divBdr>
                                                                                                                    <w:top w:val="none" w:sz="0" w:space="0" w:color="auto"/>
                                                                                                                    <w:left w:val="none" w:sz="0" w:space="0" w:color="auto"/>
                                                                                                                    <w:bottom w:val="none" w:sz="0" w:space="0" w:color="auto"/>
                                                                                                                    <w:right w:val="none" w:sz="0" w:space="0" w:color="auto"/>
                                                                                                                  </w:divBdr>
                                                                                                                  <w:divsChild>
                                                                                                                    <w:div w:id="1644384630">
                                                                                                                      <w:marLeft w:val="0"/>
                                                                                                                      <w:marRight w:val="0"/>
                                                                                                                      <w:marTop w:val="0"/>
                                                                                                                      <w:marBottom w:val="0"/>
                                                                                                                      <w:divBdr>
                                                                                                                        <w:top w:val="none" w:sz="0" w:space="0" w:color="auto"/>
                                                                                                                        <w:left w:val="none" w:sz="0" w:space="0" w:color="auto"/>
                                                                                                                        <w:bottom w:val="none" w:sz="0" w:space="0" w:color="auto"/>
                                                                                                                        <w:right w:val="none" w:sz="0" w:space="0" w:color="auto"/>
                                                                                                                      </w:divBdr>
                                                                                                                      <w:divsChild>
                                                                                                                        <w:div w:id="1379626444">
                                                                                                                          <w:marLeft w:val="0"/>
                                                                                                                          <w:marRight w:val="0"/>
                                                                                                                          <w:marTop w:val="0"/>
                                                                                                                          <w:marBottom w:val="0"/>
                                                                                                                          <w:divBdr>
                                                                                                                            <w:top w:val="none" w:sz="0" w:space="0" w:color="auto"/>
                                                                                                                            <w:left w:val="none" w:sz="0" w:space="0" w:color="auto"/>
                                                                                                                            <w:bottom w:val="none" w:sz="0" w:space="0" w:color="auto"/>
                                                                                                                            <w:right w:val="none" w:sz="0" w:space="0" w:color="auto"/>
                                                                                                                          </w:divBdr>
                                                                                                                          <w:divsChild>
                                                                                                                            <w:div w:id="965814898">
                                                                                                                              <w:marLeft w:val="0"/>
                                                                                                                              <w:marRight w:val="0"/>
                                                                                                                              <w:marTop w:val="0"/>
                                                                                                                              <w:marBottom w:val="0"/>
                                                                                                                              <w:divBdr>
                                                                                                                                <w:top w:val="none" w:sz="0" w:space="0" w:color="auto"/>
                                                                                                                                <w:left w:val="none" w:sz="0" w:space="0" w:color="auto"/>
                                                                                                                                <w:bottom w:val="none" w:sz="0" w:space="0" w:color="auto"/>
                                                                                                                                <w:right w:val="none" w:sz="0" w:space="0" w:color="auto"/>
                                                                                                                              </w:divBdr>
                                                                                                                              <w:divsChild>
                                                                                                                                <w:div w:id="591938345">
                                                                                                                                  <w:marLeft w:val="0"/>
                                                                                                                                  <w:marRight w:val="0"/>
                                                                                                                                  <w:marTop w:val="0"/>
                                                                                                                                  <w:marBottom w:val="0"/>
                                                                                                                                  <w:divBdr>
                                                                                                                                    <w:top w:val="none" w:sz="0" w:space="0" w:color="auto"/>
                                                                                                                                    <w:left w:val="none" w:sz="0" w:space="0" w:color="auto"/>
                                                                                                                                    <w:bottom w:val="none" w:sz="0" w:space="0" w:color="auto"/>
                                                                                                                                    <w:right w:val="none" w:sz="0" w:space="0" w:color="auto"/>
                                                                                                                                  </w:divBdr>
                                                                                                                                  <w:divsChild>
                                                                                                                                    <w:div w:id="1886210788">
                                                                                                                                      <w:marLeft w:val="0"/>
                                                                                                                                      <w:marRight w:val="0"/>
                                                                                                                                      <w:marTop w:val="0"/>
                                                                                                                                      <w:marBottom w:val="0"/>
                                                                                                                                      <w:divBdr>
                                                                                                                                        <w:top w:val="none" w:sz="0" w:space="0" w:color="auto"/>
                                                                                                                                        <w:left w:val="none" w:sz="0" w:space="0" w:color="auto"/>
                                                                                                                                        <w:bottom w:val="none" w:sz="0" w:space="0" w:color="auto"/>
                                                                                                                                        <w:right w:val="none" w:sz="0" w:space="0" w:color="auto"/>
                                                                                                                                      </w:divBdr>
                                                                                                                                      <w:divsChild>
                                                                                                                                        <w:div w:id="1511220576">
                                                                                                                                          <w:marLeft w:val="0"/>
                                                                                                                                          <w:marRight w:val="0"/>
                                                                                                                                          <w:marTop w:val="0"/>
                                                                                                                                          <w:marBottom w:val="0"/>
                                                                                                                                          <w:divBdr>
                                                                                                                                            <w:top w:val="none" w:sz="0" w:space="0" w:color="auto"/>
                                                                                                                                            <w:left w:val="none" w:sz="0" w:space="0" w:color="auto"/>
                                                                                                                                            <w:bottom w:val="none" w:sz="0" w:space="0" w:color="auto"/>
                                                                                                                                            <w:right w:val="none" w:sz="0" w:space="0" w:color="auto"/>
                                                                                                                                          </w:divBdr>
                                                                                                                                          <w:divsChild>
                                                                                                                                            <w:div w:id="439419560">
                                                                                                                                              <w:marLeft w:val="0"/>
                                                                                                                                              <w:marRight w:val="0"/>
                                                                                                                                              <w:marTop w:val="0"/>
                                                                                                                                              <w:marBottom w:val="0"/>
                                                                                                                                              <w:divBdr>
                                                                                                                                                <w:top w:val="none" w:sz="0" w:space="0" w:color="auto"/>
                                                                                                                                                <w:left w:val="none" w:sz="0" w:space="0" w:color="auto"/>
                                                                                                                                                <w:bottom w:val="none" w:sz="0" w:space="0" w:color="auto"/>
                                                                                                                                                <w:right w:val="none" w:sz="0" w:space="0" w:color="auto"/>
                                                                                                                                              </w:divBdr>
                                                                                                                                              <w:divsChild>
                                                                                                                                                <w:div w:id="1271355914">
                                                                                                                                                  <w:marLeft w:val="0"/>
                                                                                                                                                  <w:marRight w:val="0"/>
                                                                                                                                                  <w:marTop w:val="0"/>
                                                                                                                                                  <w:marBottom w:val="0"/>
                                                                                                                                                  <w:divBdr>
                                                                                                                                                    <w:top w:val="none" w:sz="0" w:space="0" w:color="auto"/>
                                                                                                                                                    <w:left w:val="none" w:sz="0" w:space="0" w:color="auto"/>
                                                                                                                                                    <w:bottom w:val="none" w:sz="0" w:space="0" w:color="auto"/>
                                                                                                                                                    <w:right w:val="none" w:sz="0" w:space="0" w:color="auto"/>
                                                                                                                                                  </w:divBdr>
                                                                                                                                                  <w:divsChild>
                                                                                                                                                    <w:div w:id="1394617951">
                                                                                                                                                      <w:marLeft w:val="0"/>
                                                                                                                                                      <w:marRight w:val="0"/>
                                                                                                                                                      <w:marTop w:val="0"/>
                                                                                                                                                      <w:marBottom w:val="0"/>
                                                                                                                                                      <w:divBdr>
                                                                                                                                                        <w:top w:val="none" w:sz="0" w:space="0" w:color="auto"/>
                                                                                                                                                        <w:left w:val="none" w:sz="0" w:space="0" w:color="auto"/>
                                                                                                                                                        <w:bottom w:val="none" w:sz="0" w:space="0" w:color="auto"/>
                                                                                                                                                        <w:right w:val="none" w:sz="0" w:space="0" w:color="auto"/>
                                                                                                                                                      </w:divBdr>
                                                                                                                                                      <w:divsChild>
                                                                                                                                                        <w:div w:id="430777809">
                                                                                                                                                          <w:marLeft w:val="0"/>
                                                                                                                                                          <w:marRight w:val="0"/>
                                                                                                                                                          <w:marTop w:val="0"/>
                                                                                                                                                          <w:marBottom w:val="0"/>
                                                                                                                                                          <w:divBdr>
                                                                                                                                                            <w:top w:val="none" w:sz="0" w:space="0" w:color="auto"/>
                                                                                                                                                            <w:left w:val="none" w:sz="0" w:space="0" w:color="auto"/>
                                                                                                                                                            <w:bottom w:val="none" w:sz="0" w:space="0" w:color="auto"/>
                                                                                                                                                            <w:right w:val="none" w:sz="0" w:space="0" w:color="auto"/>
                                                                                                                                                          </w:divBdr>
                                                                                                                                                          <w:divsChild>
                                                                                                                                                            <w:div w:id="1120563342">
                                                                                                                                                              <w:marLeft w:val="0"/>
                                                                                                                                                              <w:marRight w:val="0"/>
                                                                                                                                                              <w:marTop w:val="0"/>
                                                                                                                                                              <w:marBottom w:val="0"/>
                                                                                                                                                              <w:divBdr>
                                                                                                                                                                <w:top w:val="none" w:sz="0" w:space="0" w:color="auto"/>
                                                                                                                                                                <w:left w:val="none" w:sz="0" w:space="0" w:color="auto"/>
                                                                                                                                                                <w:bottom w:val="none" w:sz="0" w:space="0" w:color="auto"/>
                                                                                                                                                                <w:right w:val="none" w:sz="0" w:space="0" w:color="auto"/>
                                                                                                                                                              </w:divBdr>
                                                                                                                                                              <w:divsChild>
                                                                                                                                                                <w:div w:id="1588877883">
                                                                                                                                                                  <w:marLeft w:val="0"/>
                                                                                                                                                                  <w:marRight w:val="0"/>
                                                                                                                                                                  <w:marTop w:val="0"/>
                                                                                                                                                                  <w:marBottom w:val="0"/>
                                                                                                                                                                  <w:divBdr>
                                                                                                                                                                    <w:top w:val="none" w:sz="0" w:space="0" w:color="auto"/>
                                                                                                                                                                    <w:left w:val="none" w:sz="0" w:space="0" w:color="auto"/>
                                                                                                                                                                    <w:bottom w:val="none" w:sz="0" w:space="0" w:color="auto"/>
                                                                                                                                                                    <w:right w:val="none" w:sz="0" w:space="0" w:color="auto"/>
                                                                                                                                                                  </w:divBdr>
                                                                                                                                                                  <w:divsChild>
                                                                                                                                                                    <w:div w:id="1773552312">
                                                                                                                                                                      <w:marLeft w:val="0"/>
                                                                                                                                                                      <w:marRight w:val="0"/>
                                                                                                                                                                      <w:marTop w:val="0"/>
                                                                                                                                                                      <w:marBottom w:val="0"/>
                                                                                                                                                                      <w:divBdr>
                                                                                                                                                                        <w:top w:val="none" w:sz="0" w:space="0" w:color="auto"/>
                                                                                                                                                                        <w:left w:val="none" w:sz="0" w:space="0" w:color="auto"/>
                                                                                                                                                                        <w:bottom w:val="none" w:sz="0" w:space="0" w:color="auto"/>
                                                                                                                                                                        <w:right w:val="none" w:sz="0" w:space="0" w:color="auto"/>
                                                                                                                                                                      </w:divBdr>
                                                                                                                                                                      <w:divsChild>
                                                                                                                                                                        <w:div w:id="353313227">
                                                                                                                                                                          <w:marLeft w:val="0"/>
                                                                                                                                                                          <w:marRight w:val="0"/>
                                                                                                                                                                          <w:marTop w:val="0"/>
                                                                                                                                                                          <w:marBottom w:val="0"/>
                                                                                                                                                                          <w:divBdr>
                                                                                                                                                                            <w:top w:val="none" w:sz="0" w:space="0" w:color="auto"/>
                                                                                                                                                                            <w:left w:val="none" w:sz="0" w:space="0" w:color="auto"/>
                                                                                                                                                                            <w:bottom w:val="none" w:sz="0" w:space="0" w:color="auto"/>
                                                                                                                                                                            <w:right w:val="none" w:sz="0" w:space="0" w:color="auto"/>
                                                                                                                                                                          </w:divBdr>
                                                                                                                                                                          <w:divsChild>
                                                                                                                                                                            <w:div w:id="506016466">
                                                                                                                                                                              <w:marLeft w:val="0"/>
                                                                                                                                                                              <w:marRight w:val="0"/>
                                                                                                                                                                              <w:marTop w:val="0"/>
                                                                                                                                                                              <w:marBottom w:val="0"/>
                                                                                                                                                                              <w:divBdr>
                                                                                                                                                                                <w:top w:val="none" w:sz="0" w:space="0" w:color="auto"/>
                                                                                                                                                                                <w:left w:val="none" w:sz="0" w:space="0" w:color="auto"/>
                                                                                                                                                                                <w:bottom w:val="none" w:sz="0" w:space="0" w:color="auto"/>
                                                                                                                                                                                <w:right w:val="none" w:sz="0" w:space="0" w:color="auto"/>
                                                                                                                                                                              </w:divBdr>
                                                                                                                                                                              <w:divsChild>
                                                                                                                                                                                <w:div w:id="1353998513">
                                                                                                                                                                                  <w:marLeft w:val="0"/>
                                                                                                                                                                                  <w:marRight w:val="0"/>
                                                                                                                                                                                  <w:marTop w:val="0"/>
                                                                                                                                                                                  <w:marBottom w:val="0"/>
                                                                                                                                                                                  <w:divBdr>
                                                                                                                                                                                    <w:top w:val="none" w:sz="0" w:space="0" w:color="auto"/>
                                                                                                                                                                                    <w:left w:val="none" w:sz="0" w:space="0" w:color="auto"/>
                                                                                                                                                                                    <w:bottom w:val="none" w:sz="0" w:space="0" w:color="auto"/>
                                                                                                                                                                                    <w:right w:val="none" w:sz="0" w:space="0" w:color="auto"/>
                                                                                                                                                                                  </w:divBdr>
                                                                                                                                                                                  <w:divsChild>
                                                                                                                                                                                    <w:div w:id="801534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tif"/><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65910F-60C4-401C-8914-E24104DDA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8</TotalTime>
  <Pages>39</Pages>
  <Words>51144</Words>
  <Characters>291523</Characters>
  <Application>Microsoft Office Word</Application>
  <DocSecurity>0</DocSecurity>
  <Lines>2429</Lines>
  <Paragraphs>6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9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110</cp:revision>
  <dcterms:created xsi:type="dcterms:W3CDTF">2015-08-19T21:45:00Z</dcterms:created>
  <dcterms:modified xsi:type="dcterms:W3CDTF">2015-08-24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